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0743D6" w14:textId="77777777" w:rsidR="008A55B5" w:rsidRPr="00D865D7" w:rsidRDefault="00C27044" w:rsidP="0074138C">
      <w:pPr>
        <w:pStyle w:val="papertitle"/>
        <w:rPr>
          <w:rFonts w:eastAsia="MS Mincho"/>
          <w:b/>
          <w:bCs w:val="0"/>
          <w:i/>
          <w:iCs/>
          <w:noProof w:val="0"/>
        </w:rPr>
      </w:pPr>
      <w:bookmarkStart w:id="0" w:name="_Hlk530600341"/>
      <w:bookmarkStart w:id="1" w:name="_GoBack"/>
      <w:bookmarkEnd w:id="0"/>
      <w:r>
        <w:rPr>
          <w:rFonts w:eastAsia="MS Mincho"/>
          <w:b/>
          <w:bCs w:val="0"/>
          <w:i/>
          <w:iCs/>
          <w:noProof w:val="0"/>
        </w:rPr>
        <w:t>The teaching system with gestur</w:t>
      </w:r>
      <w:r w:rsidR="00B0201C" w:rsidRPr="00D865D7">
        <w:rPr>
          <w:rFonts w:eastAsia="MS Mincho"/>
          <w:b/>
          <w:bCs w:val="0"/>
          <w:i/>
          <w:iCs/>
          <w:noProof w:val="0"/>
        </w:rPr>
        <w:t>e recognition</w:t>
      </w:r>
    </w:p>
    <w:p w14:paraId="06EC2EE4" w14:textId="597BD68D" w:rsidR="00181B88" w:rsidRPr="009E4892" w:rsidRDefault="005C4850" w:rsidP="0074138C">
      <w:pPr>
        <w:pStyle w:val="papertitle"/>
        <w:rPr>
          <w:rFonts w:eastAsia="MS Mincho"/>
          <w:b/>
          <w:bCs w:val="0"/>
          <w:i/>
          <w:iCs/>
          <w:noProof w:val="0"/>
        </w:rPr>
      </w:pPr>
      <w:r>
        <w:rPr>
          <w:rFonts w:eastAsia="MS Mincho"/>
          <w:b/>
          <w:bCs w:val="0"/>
          <w:i/>
          <w:iCs/>
          <w:noProof w:val="0"/>
        </w:rPr>
        <w:t>u</w:t>
      </w:r>
      <w:r w:rsidR="00181B88" w:rsidRPr="009E4892">
        <w:rPr>
          <w:rFonts w:eastAsia="MS Mincho"/>
          <w:b/>
          <w:bCs w:val="0"/>
          <w:i/>
          <w:iCs/>
          <w:noProof w:val="0"/>
        </w:rPr>
        <w:t>sing Microsoft Kinect version 2</w:t>
      </w:r>
      <w:r w:rsidR="00F04EE3" w:rsidRPr="009E4892">
        <w:rPr>
          <w:rFonts w:eastAsia="MS Mincho"/>
          <w:b/>
          <w:bCs w:val="0"/>
          <w:i/>
          <w:iCs/>
          <w:noProof w:val="0"/>
        </w:rPr>
        <w:t xml:space="preserve"> and </w:t>
      </w:r>
      <w:r w:rsidR="00F9091E">
        <w:rPr>
          <w:rFonts w:eastAsia="MS Mincho"/>
          <w:b/>
          <w:bCs w:val="0"/>
          <w:i/>
          <w:iCs/>
          <w:noProof w:val="0"/>
        </w:rPr>
        <w:t>Holographic</w:t>
      </w:r>
      <w:bookmarkEnd w:id="1"/>
    </w:p>
    <w:p w14:paraId="672A6659" w14:textId="77777777" w:rsidR="009B3FCA" w:rsidRPr="00D865D7" w:rsidRDefault="009B3FCA" w:rsidP="0074138C">
      <w:pPr>
        <w:pStyle w:val="papertitle"/>
        <w:rPr>
          <w:rFonts w:eastAsia="MS Mincho"/>
          <w:noProof w:val="0"/>
        </w:rPr>
      </w:pPr>
    </w:p>
    <w:tbl>
      <w:tblPr>
        <w:tblW w:w="0" w:type="auto"/>
        <w:tblBorders>
          <w:insideH w:val="single" w:sz="4" w:space="0" w:color="auto"/>
        </w:tblBorders>
        <w:tblLook w:val="04A0" w:firstRow="1" w:lastRow="0" w:firstColumn="1" w:lastColumn="0" w:noHBand="0" w:noVBand="1"/>
      </w:tblPr>
      <w:tblGrid>
        <w:gridCol w:w="5217"/>
        <w:gridCol w:w="5224"/>
      </w:tblGrid>
      <w:tr w:rsidR="0029000E" w:rsidRPr="00EA1278" w14:paraId="47F6AA52" w14:textId="77777777" w:rsidTr="00986C9D">
        <w:trPr>
          <w:trHeight w:val="2699"/>
        </w:trPr>
        <w:tc>
          <w:tcPr>
            <w:tcW w:w="5328" w:type="dxa"/>
            <w:shd w:val="clear" w:color="auto" w:fill="auto"/>
            <w:vAlign w:val="center"/>
          </w:tcPr>
          <w:p w14:paraId="4E5840CC" w14:textId="77777777" w:rsidR="0029000E" w:rsidRPr="00912B64" w:rsidRDefault="0029000E" w:rsidP="0074138C">
            <w:pPr>
              <w:rPr>
                <w:rFonts w:eastAsia="MS Mincho"/>
                <w:lang w:val="fr-FR"/>
              </w:rPr>
            </w:pPr>
            <w:r w:rsidRPr="00912B64">
              <w:rPr>
                <w:rFonts w:eastAsia="MS Mincho"/>
                <w:lang w:val="fr-FR"/>
              </w:rPr>
              <w:t>Le Quoc Khoi</w:t>
            </w:r>
          </w:p>
          <w:p w14:paraId="17B04DD8" w14:textId="77777777" w:rsidR="0029000E" w:rsidRPr="00912B64" w:rsidRDefault="0029000E" w:rsidP="0074138C">
            <w:pPr>
              <w:rPr>
                <w:rFonts w:eastAsia="MS Mincho"/>
                <w:lang w:val="fr-FR"/>
              </w:rPr>
            </w:pPr>
            <w:r w:rsidRPr="00912B64">
              <w:rPr>
                <w:rFonts w:eastAsia="MS Mincho"/>
                <w:lang w:val="fr-FR"/>
              </w:rPr>
              <w:t xml:space="preserve">Cantho FPT </w:t>
            </w:r>
            <w:proofErr w:type="spellStart"/>
            <w:r w:rsidRPr="00912B64">
              <w:rPr>
                <w:rFonts w:eastAsia="MS Mincho"/>
                <w:lang w:val="fr-FR"/>
              </w:rPr>
              <w:t>University</w:t>
            </w:r>
            <w:proofErr w:type="spellEnd"/>
          </w:p>
          <w:p w14:paraId="09359EAB" w14:textId="77777777" w:rsidR="0029000E" w:rsidRPr="00EA1278" w:rsidRDefault="0029000E" w:rsidP="0074138C">
            <w:pPr>
              <w:rPr>
                <w:rFonts w:eastAsia="MS Mincho"/>
              </w:rPr>
            </w:pPr>
            <w:r w:rsidRPr="00EA1278">
              <w:rPr>
                <w:rFonts w:eastAsia="MS Mincho"/>
              </w:rPr>
              <w:t>FPT University</w:t>
            </w:r>
          </w:p>
          <w:p w14:paraId="134A8A68" w14:textId="77777777" w:rsidR="0029000E" w:rsidRPr="00EA1278" w:rsidRDefault="0029000E" w:rsidP="0074138C">
            <w:pPr>
              <w:rPr>
                <w:rFonts w:eastAsia="MS Mincho"/>
              </w:rPr>
            </w:pPr>
            <w:proofErr w:type="spellStart"/>
            <w:r w:rsidRPr="00EA1278">
              <w:rPr>
                <w:rFonts w:eastAsia="MS Mincho"/>
              </w:rPr>
              <w:t>Cantho</w:t>
            </w:r>
            <w:proofErr w:type="spellEnd"/>
            <w:r w:rsidRPr="00EA1278">
              <w:rPr>
                <w:rFonts w:eastAsia="MS Mincho"/>
              </w:rPr>
              <w:t>, Vietnam</w:t>
            </w:r>
          </w:p>
          <w:p w14:paraId="379B1065" w14:textId="6B50431D" w:rsidR="00986C9D" w:rsidRDefault="0029000E" w:rsidP="0074138C">
            <w:pPr>
              <w:rPr>
                <w:rFonts w:eastAsia="MS Mincho"/>
              </w:rPr>
            </w:pPr>
            <w:r w:rsidRPr="00EA1278">
              <w:rPr>
                <w:rFonts w:eastAsia="MS Mincho"/>
              </w:rPr>
              <w:t>khoilqce130023@fpt.edu.vn</w:t>
            </w:r>
          </w:p>
          <w:p w14:paraId="012BAB79" w14:textId="77777777" w:rsidR="0094492A" w:rsidRDefault="0094492A" w:rsidP="0074138C">
            <w:pPr>
              <w:rPr>
                <w:rFonts w:eastAsia="MS Mincho"/>
              </w:rPr>
            </w:pPr>
          </w:p>
          <w:p w14:paraId="592138AA" w14:textId="77777777" w:rsidR="0094492A" w:rsidRPr="00912B64" w:rsidRDefault="0094492A" w:rsidP="0074138C">
            <w:pPr>
              <w:rPr>
                <w:rFonts w:eastAsia="MS Mincho"/>
                <w:lang w:val="fr-FR"/>
              </w:rPr>
            </w:pPr>
            <w:r w:rsidRPr="00912B64">
              <w:rPr>
                <w:rFonts w:eastAsia="MS Mincho"/>
                <w:lang w:val="fr-FR"/>
              </w:rPr>
              <w:t>Le Nguyen Huu Tai</w:t>
            </w:r>
          </w:p>
          <w:p w14:paraId="7AF66DB4" w14:textId="77777777" w:rsidR="0094492A" w:rsidRPr="00912B64" w:rsidRDefault="0094492A" w:rsidP="0074138C">
            <w:pPr>
              <w:rPr>
                <w:rFonts w:eastAsia="MS Mincho"/>
                <w:lang w:val="fr-FR"/>
              </w:rPr>
            </w:pPr>
            <w:r w:rsidRPr="00912B64">
              <w:rPr>
                <w:rFonts w:eastAsia="MS Mincho"/>
                <w:lang w:val="fr-FR"/>
              </w:rPr>
              <w:t xml:space="preserve">Cantho FPT </w:t>
            </w:r>
            <w:proofErr w:type="spellStart"/>
            <w:r w:rsidRPr="00912B64">
              <w:rPr>
                <w:rFonts w:eastAsia="MS Mincho"/>
                <w:lang w:val="fr-FR"/>
              </w:rPr>
              <w:t>University</w:t>
            </w:r>
            <w:proofErr w:type="spellEnd"/>
          </w:p>
          <w:p w14:paraId="5ADB79A4" w14:textId="77777777" w:rsidR="0094492A" w:rsidRPr="00EA1278" w:rsidRDefault="0094492A" w:rsidP="0074138C">
            <w:pPr>
              <w:rPr>
                <w:rFonts w:eastAsia="MS Mincho"/>
              </w:rPr>
            </w:pPr>
            <w:r w:rsidRPr="00EA1278">
              <w:rPr>
                <w:rFonts w:eastAsia="MS Mincho"/>
              </w:rPr>
              <w:t>FPT University</w:t>
            </w:r>
          </w:p>
          <w:p w14:paraId="1A9C585B" w14:textId="6BF29F52" w:rsidR="0094492A" w:rsidRDefault="0094492A" w:rsidP="0074138C">
            <w:pPr>
              <w:rPr>
                <w:rFonts w:eastAsia="MS Mincho"/>
              </w:rPr>
            </w:pPr>
            <w:proofErr w:type="spellStart"/>
            <w:r w:rsidRPr="00EA1278">
              <w:rPr>
                <w:rFonts w:eastAsia="MS Mincho"/>
              </w:rPr>
              <w:t>Cantho</w:t>
            </w:r>
            <w:proofErr w:type="spellEnd"/>
            <w:r w:rsidRPr="00EA1278">
              <w:rPr>
                <w:rFonts w:eastAsia="MS Mincho"/>
              </w:rPr>
              <w:t>, Vietnam</w:t>
            </w:r>
          </w:p>
          <w:p w14:paraId="6917DA29" w14:textId="3BD0D954" w:rsidR="00F84379" w:rsidRPr="00EA1278" w:rsidRDefault="0094492A" w:rsidP="0074138C">
            <w:pPr>
              <w:rPr>
                <w:rFonts w:eastAsia="MS Mincho"/>
              </w:rPr>
            </w:pPr>
            <w:r w:rsidRPr="00EA1278">
              <w:rPr>
                <w:rFonts w:eastAsia="MS Mincho"/>
              </w:rPr>
              <w:t>tailnhce130024@fpt.edu.vn</w:t>
            </w:r>
          </w:p>
        </w:tc>
        <w:tc>
          <w:tcPr>
            <w:tcW w:w="5329" w:type="dxa"/>
            <w:shd w:val="clear" w:color="auto" w:fill="auto"/>
            <w:vAlign w:val="center"/>
          </w:tcPr>
          <w:p w14:paraId="0C936533" w14:textId="77777777" w:rsidR="0094492A" w:rsidRPr="00EA1278" w:rsidRDefault="0094492A" w:rsidP="0074138C">
            <w:pPr>
              <w:rPr>
                <w:rFonts w:eastAsia="MS Mincho"/>
              </w:rPr>
            </w:pPr>
            <w:proofErr w:type="spellStart"/>
            <w:r w:rsidRPr="00EA1278">
              <w:rPr>
                <w:rFonts w:eastAsia="MS Mincho"/>
              </w:rPr>
              <w:t>Kieu</w:t>
            </w:r>
            <w:proofErr w:type="spellEnd"/>
            <w:r w:rsidRPr="00EA1278">
              <w:rPr>
                <w:rFonts w:eastAsia="MS Mincho"/>
              </w:rPr>
              <w:t xml:space="preserve"> </w:t>
            </w:r>
            <w:proofErr w:type="spellStart"/>
            <w:r w:rsidRPr="00EA1278">
              <w:rPr>
                <w:rFonts w:eastAsia="MS Mincho"/>
              </w:rPr>
              <w:t>Hieu</w:t>
            </w:r>
            <w:proofErr w:type="spellEnd"/>
            <w:r w:rsidRPr="00EA1278">
              <w:rPr>
                <w:rFonts w:eastAsia="MS Mincho"/>
              </w:rPr>
              <w:t xml:space="preserve"> Thanh</w:t>
            </w:r>
          </w:p>
          <w:p w14:paraId="06F88CAA" w14:textId="77777777" w:rsidR="0094492A" w:rsidRPr="00EA1278" w:rsidRDefault="0094492A" w:rsidP="0074138C">
            <w:pPr>
              <w:rPr>
                <w:rFonts w:eastAsia="MS Mincho"/>
              </w:rPr>
            </w:pPr>
            <w:proofErr w:type="spellStart"/>
            <w:r w:rsidRPr="00EA1278">
              <w:rPr>
                <w:rFonts w:eastAsia="MS Mincho"/>
              </w:rPr>
              <w:t>Cantho</w:t>
            </w:r>
            <w:proofErr w:type="spellEnd"/>
            <w:r w:rsidRPr="00EA1278">
              <w:rPr>
                <w:rFonts w:eastAsia="MS Mincho"/>
              </w:rPr>
              <w:t xml:space="preserve"> FPT University</w:t>
            </w:r>
          </w:p>
          <w:p w14:paraId="08390F15" w14:textId="77777777" w:rsidR="0094492A" w:rsidRPr="00EA1278" w:rsidRDefault="0094492A" w:rsidP="0074138C">
            <w:pPr>
              <w:rPr>
                <w:rFonts w:eastAsia="MS Mincho"/>
              </w:rPr>
            </w:pPr>
            <w:r w:rsidRPr="00EA1278">
              <w:rPr>
                <w:rFonts w:eastAsia="MS Mincho"/>
              </w:rPr>
              <w:t>FPT University</w:t>
            </w:r>
          </w:p>
          <w:p w14:paraId="32266B8B" w14:textId="341D9B77" w:rsidR="0094492A" w:rsidRDefault="0094492A" w:rsidP="0074138C">
            <w:pPr>
              <w:rPr>
                <w:rFonts w:eastAsia="MS Mincho"/>
              </w:rPr>
            </w:pPr>
            <w:proofErr w:type="spellStart"/>
            <w:r w:rsidRPr="00EA1278">
              <w:rPr>
                <w:rFonts w:eastAsia="MS Mincho"/>
              </w:rPr>
              <w:t>Cantho</w:t>
            </w:r>
            <w:proofErr w:type="spellEnd"/>
            <w:r w:rsidRPr="00EA1278">
              <w:rPr>
                <w:rFonts w:eastAsia="MS Mincho"/>
              </w:rPr>
              <w:t>, Vietnam</w:t>
            </w:r>
          </w:p>
          <w:p w14:paraId="22CE4262" w14:textId="67BDD3B8" w:rsidR="0094492A" w:rsidRDefault="0094492A" w:rsidP="0074138C">
            <w:pPr>
              <w:rPr>
                <w:rFonts w:eastAsia="MS Mincho"/>
              </w:rPr>
            </w:pPr>
            <w:r w:rsidRPr="00EA1278">
              <w:rPr>
                <w:rFonts w:eastAsia="MS Mincho"/>
              </w:rPr>
              <w:t>thanhkhce140026@fpt.edu.vn</w:t>
            </w:r>
          </w:p>
          <w:p w14:paraId="53B65252" w14:textId="77777777" w:rsidR="0094492A" w:rsidRDefault="0094492A" w:rsidP="0074138C">
            <w:pPr>
              <w:rPr>
                <w:rFonts w:eastAsia="MS Mincho"/>
              </w:rPr>
            </w:pPr>
          </w:p>
          <w:p w14:paraId="04891F8C" w14:textId="7B67C9F0" w:rsidR="00986C9D" w:rsidRDefault="00986C9D" w:rsidP="0074138C">
            <w:pPr>
              <w:rPr>
                <w:rFonts w:eastAsia="MS Mincho"/>
              </w:rPr>
            </w:pPr>
            <w:r>
              <w:rPr>
                <w:rFonts w:eastAsia="MS Mincho"/>
              </w:rPr>
              <w:t>Vo Hong Khanh</w:t>
            </w:r>
          </w:p>
          <w:p w14:paraId="7D93CE55" w14:textId="77777777" w:rsidR="00986C9D" w:rsidRDefault="00986C9D" w:rsidP="0074138C">
            <w:pPr>
              <w:rPr>
                <w:rFonts w:eastAsia="MS Mincho"/>
              </w:rPr>
            </w:pPr>
            <w:proofErr w:type="spellStart"/>
            <w:r>
              <w:rPr>
                <w:rFonts w:eastAsia="MS Mincho"/>
              </w:rPr>
              <w:t>Cantho</w:t>
            </w:r>
            <w:proofErr w:type="spellEnd"/>
            <w:r>
              <w:rPr>
                <w:rFonts w:eastAsia="MS Mincho"/>
              </w:rPr>
              <w:t xml:space="preserve"> FPT University</w:t>
            </w:r>
          </w:p>
          <w:p w14:paraId="574262A0" w14:textId="77777777" w:rsidR="00986C9D" w:rsidRDefault="00986C9D" w:rsidP="0074138C">
            <w:pPr>
              <w:rPr>
                <w:rFonts w:eastAsia="MS Mincho"/>
              </w:rPr>
            </w:pPr>
            <w:r>
              <w:rPr>
                <w:rFonts w:eastAsia="MS Mincho"/>
              </w:rPr>
              <w:t>FPT University</w:t>
            </w:r>
          </w:p>
          <w:p w14:paraId="3B65DA98" w14:textId="77777777" w:rsidR="009E09B5" w:rsidRDefault="00986C9D" w:rsidP="0074138C">
            <w:pPr>
              <w:rPr>
                <w:rFonts w:eastAsia="MS Mincho"/>
              </w:rPr>
            </w:pPr>
            <w:proofErr w:type="spellStart"/>
            <w:r>
              <w:rPr>
                <w:rFonts w:eastAsia="MS Mincho"/>
              </w:rPr>
              <w:t>Cantho</w:t>
            </w:r>
            <w:proofErr w:type="spellEnd"/>
            <w:r>
              <w:rPr>
                <w:rFonts w:eastAsia="MS Mincho"/>
              </w:rPr>
              <w:t>, Vietnam</w:t>
            </w:r>
          </w:p>
          <w:p w14:paraId="07E9CB7A" w14:textId="4D7FC3B2" w:rsidR="0094492A" w:rsidRPr="00EA1278" w:rsidRDefault="0094492A" w:rsidP="0074138C">
            <w:pPr>
              <w:rPr>
                <w:rFonts w:eastAsia="MS Mincho"/>
              </w:rPr>
            </w:pPr>
            <w:r>
              <w:rPr>
                <w:rFonts w:eastAsia="MS Mincho"/>
              </w:rPr>
              <w:t>khanhvh@fe.edu.vn</w:t>
            </w:r>
          </w:p>
        </w:tc>
      </w:tr>
    </w:tbl>
    <w:p w14:paraId="0A37501D" w14:textId="77777777" w:rsidR="008A55B5" w:rsidRPr="00D865D7" w:rsidRDefault="008A55B5" w:rsidP="0074138C">
      <w:pPr>
        <w:pStyle w:val="Author"/>
        <w:jc w:val="both"/>
        <w:rPr>
          <w:rFonts w:eastAsia="MS Mincho"/>
          <w:noProof w:val="0"/>
        </w:rPr>
        <w:sectPr w:rsidR="008A55B5" w:rsidRPr="00D865D7" w:rsidSect="00A378A6">
          <w:pgSz w:w="11909" w:h="16834" w:code="9"/>
          <w:pgMar w:top="1080" w:right="734" w:bottom="2434" w:left="734" w:header="720" w:footer="720" w:gutter="0"/>
          <w:cols w:space="720"/>
          <w:docGrid w:linePitch="360"/>
        </w:sectPr>
      </w:pPr>
    </w:p>
    <w:p w14:paraId="6A05A809" w14:textId="77777777" w:rsidR="008A55B5" w:rsidRPr="00D865D7" w:rsidRDefault="008A55B5" w:rsidP="0074138C">
      <w:pPr>
        <w:pStyle w:val="Affiliation"/>
        <w:jc w:val="both"/>
        <w:rPr>
          <w:rFonts w:eastAsia="MS Mincho"/>
        </w:rPr>
        <w:sectPr w:rsidR="008A55B5" w:rsidRPr="00D865D7" w:rsidSect="00A378A6">
          <w:type w:val="continuous"/>
          <w:pgSz w:w="11909" w:h="16834" w:code="9"/>
          <w:pgMar w:top="1080" w:right="734" w:bottom="2434" w:left="734" w:header="720" w:footer="720" w:gutter="0"/>
          <w:cols w:space="720"/>
          <w:docGrid w:linePitch="360"/>
        </w:sectPr>
      </w:pPr>
    </w:p>
    <w:p w14:paraId="6AEB8AF5" w14:textId="77777777" w:rsidR="00A378A6" w:rsidRDefault="00A378A6" w:rsidP="0074138C">
      <w:pPr>
        <w:pStyle w:val="Affiliation"/>
        <w:jc w:val="both"/>
        <w:rPr>
          <w:rFonts w:eastAsia="MS Mincho"/>
        </w:rPr>
        <w:sectPr w:rsidR="00A378A6" w:rsidSect="005C666B">
          <w:type w:val="continuous"/>
          <w:pgSz w:w="11909" w:h="16834" w:code="9"/>
          <w:pgMar w:top="1080" w:right="734" w:bottom="2434" w:left="734" w:header="720" w:footer="720" w:gutter="0"/>
          <w:cols w:num="2" w:space="720"/>
          <w:docGrid w:linePitch="360"/>
        </w:sectPr>
      </w:pPr>
    </w:p>
    <w:p w14:paraId="72A3D3EC" w14:textId="77777777" w:rsidR="008A55B5" w:rsidRPr="00D865D7" w:rsidRDefault="008A55B5" w:rsidP="00D03674">
      <w:pPr>
        <w:jc w:val="both"/>
        <w:rPr>
          <w:rFonts w:eastAsia="MS Mincho"/>
        </w:rPr>
        <w:sectPr w:rsidR="008A55B5" w:rsidRPr="00D865D7" w:rsidSect="005C666B">
          <w:type w:val="continuous"/>
          <w:pgSz w:w="11909" w:h="16834" w:code="9"/>
          <w:pgMar w:top="1080" w:right="734" w:bottom="2434" w:left="734" w:header="720" w:footer="720" w:gutter="0"/>
          <w:cols w:num="2" w:space="720"/>
          <w:docGrid w:linePitch="360"/>
        </w:sectPr>
      </w:pPr>
    </w:p>
    <w:p w14:paraId="7CBFD60A" w14:textId="77777777" w:rsidR="008A55B5" w:rsidRPr="00D865D7" w:rsidRDefault="008A55B5" w:rsidP="0074138C">
      <w:pPr>
        <w:pStyle w:val="Abstract"/>
        <w:spacing w:before="120" w:after="0"/>
        <w:jc w:val="left"/>
        <w:rPr>
          <w:rFonts w:eastAsia="MS Mincho"/>
          <w:i/>
          <w:iCs/>
        </w:rPr>
      </w:pPr>
      <w:r w:rsidRPr="00D865D7">
        <w:rPr>
          <w:rFonts w:eastAsia="MS Mincho"/>
          <w:i/>
          <w:iCs/>
        </w:rPr>
        <w:t>Abstract</w:t>
      </w:r>
    </w:p>
    <w:p w14:paraId="274AD1D6" w14:textId="22641A8C" w:rsidR="009B3FCA" w:rsidRPr="009E2FFE" w:rsidRDefault="005551D0" w:rsidP="0074138C">
      <w:pPr>
        <w:pStyle w:val="Abstract"/>
        <w:spacing w:before="120" w:after="0"/>
        <w:rPr>
          <w:rFonts w:eastAsia="MS Mincho"/>
          <w:b w:val="0"/>
          <w:sz w:val="20"/>
        </w:rPr>
      </w:pPr>
      <w:r w:rsidRPr="009E2FFE">
        <w:rPr>
          <w:rFonts w:eastAsia="MS Mincho"/>
          <w:b w:val="0"/>
          <w:sz w:val="20"/>
        </w:rPr>
        <w:t xml:space="preserve">In this </w:t>
      </w:r>
      <w:r w:rsidR="008F53F3" w:rsidRPr="009E2FFE">
        <w:rPr>
          <w:rFonts w:eastAsia="MS Mincho"/>
          <w:b w:val="0"/>
          <w:sz w:val="20"/>
        </w:rPr>
        <w:t>paper</w:t>
      </w:r>
      <w:r w:rsidRPr="009E2FFE">
        <w:rPr>
          <w:rFonts w:eastAsia="MS Mincho"/>
          <w:b w:val="0"/>
          <w:sz w:val="20"/>
        </w:rPr>
        <w:t xml:space="preserve">, we propose a gestures recognition system based on Microsoft Kinect version 2 sensors. Our research identifies 6 gestures applied to control the slideshows support for teaching. We tested this system about </w:t>
      </w:r>
      <w:r w:rsidR="000E2C21" w:rsidRPr="009E2FFE">
        <w:rPr>
          <w:rFonts w:eastAsia="MS Mincho"/>
          <w:b w:val="0"/>
          <w:sz w:val="20"/>
        </w:rPr>
        <w:t>18</w:t>
      </w:r>
      <w:r w:rsidRPr="009E2FFE">
        <w:rPr>
          <w:rFonts w:eastAsia="MS Mincho"/>
          <w:b w:val="0"/>
          <w:sz w:val="20"/>
        </w:rPr>
        <w:t xml:space="preserve">00 samples. The results show that the identification system </w:t>
      </w:r>
      <w:r w:rsidR="008F53F3" w:rsidRPr="009E2FFE">
        <w:rPr>
          <w:rFonts w:eastAsia="MS Mincho"/>
          <w:b w:val="0"/>
          <w:sz w:val="20"/>
        </w:rPr>
        <w:t>with over 9</w:t>
      </w:r>
      <w:r w:rsidR="000E2C21" w:rsidRPr="009E2FFE">
        <w:rPr>
          <w:rFonts w:eastAsia="MS Mincho"/>
          <w:b w:val="0"/>
          <w:sz w:val="20"/>
        </w:rPr>
        <w:t>5</w:t>
      </w:r>
      <w:r w:rsidR="008F53F3" w:rsidRPr="009E2FFE">
        <w:rPr>
          <w:rFonts w:eastAsia="MS Mincho"/>
          <w:b w:val="0"/>
          <w:sz w:val="20"/>
        </w:rPr>
        <w:t>% accuracy</w:t>
      </w:r>
      <w:r w:rsidRPr="009E2FFE">
        <w:rPr>
          <w:rFonts w:eastAsia="MS Mincho"/>
          <w:b w:val="0"/>
          <w:sz w:val="20"/>
        </w:rPr>
        <w:t xml:space="preserve">, even in difficult conditions such as poor lighting, many garbage objects, etc. Combine with holographic, the </w:t>
      </w:r>
      <w:r w:rsidR="0053798F" w:rsidRPr="009E2FFE">
        <w:rPr>
          <w:rFonts w:eastAsia="MS Mincho"/>
          <w:b w:val="0"/>
          <w:sz w:val="20"/>
        </w:rPr>
        <w:t xml:space="preserve">research </w:t>
      </w:r>
      <w:r w:rsidRPr="009E2FFE">
        <w:rPr>
          <w:rFonts w:eastAsia="MS Mincho"/>
          <w:b w:val="0"/>
          <w:sz w:val="20"/>
        </w:rPr>
        <w:t>brings the most visual feeling about teaching a presentation, especially in 3D-related lessons. Thereby enhancing the ability to acquire and create strong interest for learners.</w:t>
      </w:r>
    </w:p>
    <w:p w14:paraId="15D59032" w14:textId="77777777" w:rsidR="008A55B5" w:rsidRPr="00D865D7" w:rsidRDefault="0072064C" w:rsidP="0074138C">
      <w:pPr>
        <w:pStyle w:val="keywords"/>
        <w:spacing w:before="120" w:after="0"/>
        <w:rPr>
          <w:rFonts w:eastAsia="MS Mincho"/>
          <w:noProof w:val="0"/>
        </w:rPr>
      </w:pPr>
      <w:r w:rsidRPr="00D865D7">
        <w:rPr>
          <w:rFonts w:eastAsia="MS Mincho"/>
          <w:noProof w:val="0"/>
        </w:rPr>
        <w:t>Keywords</w:t>
      </w:r>
    </w:p>
    <w:p w14:paraId="03919724" w14:textId="0B4991BE" w:rsidR="00290326" w:rsidRPr="009E2FFE" w:rsidRDefault="008F53F3" w:rsidP="0074138C">
      <w:pPr>
        <w:pStyle w:val="keywords"/>
        <w:spacing w:before="120" w:after="0"/>
        <w:rPr>
          <w:rFonts w:eastAsia="MS Mincho"/>
          <w:b w:val="0"/>
          <w:i w:val="0"/>
          <w:noProof w:val="0"/>
          <w:sz w:val="20"/>
        </w:rPr>
      </w:pPr>
      <w:r w:rsidRPr="009E2FFE">
        <w:rPr>
          <w:rFonts w:eastAsia="MS Mincho"/>
          <w:b w:val="0"/>
          <w:i w:val="0"/>
          <w:noProof w:val="0"/>
          <w:sz w:val="20"/>
        </w:rPr>
        <w:t xml:space="preserve">Microsoft </w:t>
      </w:r>
      <w:r w:rsidR="0029000E" w:rsidRPr="009E2FFE">
        <w:rPr>
          <w:rFonts w:eastAsia="MS Mincho"/>
          <w:b w:val="0"/>
          <w:i w:val="0"/>
          <w:noProof w:val="0"/>
          <w:sz w:val="20"/>
        </w:rPr>
        <w:t>Kinect, Hologra</w:t>
      </w:r>
      <w:r w:rsidR="00F9091E" w:rsidRPr="009E2FFE">
        <w:rPr>
          <w:rFonts w:eastAsia="MS Mincho"/>
          <w:b w:val="0"/>
          <w:i w:val="0"/>
          <w:noProof w:val="0"/>
          <w:sz w:val="20"/>
        </w:rPr>
        <w:t>phic,</w:t>
      </w:r>
      <w:r w:rsidR="0029000E" w:rsidRPr="009E2FFE">
        <w:rPr>
          <w:rFonts w:eastAsia="MS Mincho"/>
          <w:b w:val="0"/>
          <w:i w:val="0"/>
          <w:noProof w:val="0"/>
          <w:sz w:val="20"/>
        </w:rPr>
        <w:t xml:space="preserve"> Gesture recognition,</w:t>
      </w:r>
      <w:r w:rsidR="005551D0" w:rsidRPr="009E2FFE">
        <w:rPr>
          <w:rFonts w:eastAsia="MS Mincho"/>
          <w:b w:val="0"/>
          <w:i w:val="0"/>
          <w:noProof w:val="0"/>
          <w:sz w:val="20"/>
        </w:rPr>
        <w:t xml:space="preserve"> </w:t>
      </w:r>
      <w:r w:rsidR="0029000E" w:rsidRPr="009E2FFE">
        <w:rPr>
          <w:rFonts w:eastAsia="MS Mincho"/>
          <w:b w:val="0"/>
          <w:i w:val="0"/>
          <w:noProof w:val="0"/>
          <w:sz w:val="20"/>
        </w:rPr>
        <w:t>Teaching System, Supporting education, Visual presentation.</w:t>
      </w:r>
    </w:p>
    <w:p w14:paraId="7B1903AC" w14:textId="707CE81F" w:rsidR="00E87B48" w:rsidRPr="005414FA" w:rsidRDefault="008A55B5" w:rsidP="0074138C">
      <w:pPr>
        <w:pStyle w:val="Heading1"/>
        <w:spacing w:before="120" w:after="0"/>
        <w:jc w:val="left"/>
        <w:rPr>
          <w:noProof w:val="0"/>
        </w:rPr>
      </w:pPr>
      <w:r w:rsidRPr="00D865D7">
        <w:rPr>
          <w:noProof w:val="0"/>
        </w:rPr>
        <w:t xml:space="preserve"> </w:t>
      </w:r>
      <w:r w:rsidR="00D03674">
        <w:t>Introduction</w:t>
      </w:r>
    </w:p>
    <w:p w14:paraId="0D0B940D" w14:textId="59F42F99" w:rsidR="008B520E" w:rsidRDefault="008B520E" w:rsidP="0074138C">
      <w:pPr>
        <w:pStyle w:val="BodyText"/>
        <w:spacing w:before="120" w:after="0" w:line="240" w:lineRule="auto"/>
      </w:pPr>
      <w:r>
        <w:t xml:space="preserve">Every day, students </w:t>
      </w:r>
      <w:r w:rsidR="001B7BA1">
        <w:t>must</w:t>
      </w:r>
      <w:r>
        <w:t xml:space="preserve"> </w:t>
      </w:r>
      <w:r w:rsidR="0053798F" w:rsidRPr="0053798F">
        <w:t>research</w:t>
      </w:r>
      <w:r w:rsidR="0053798F">
        <w:t xml:space="preserve"> </w:t>
      </w:r>
      <w:r>
        <w:t xml:space="preserve">a lot of subjects, resulting in students difficult to acquire new knowledge. </w:t>
      </w:r>
      <w:r w:rsidR="001B7BA1">
        <w:t>To</w:t>
      </w:r>
      <w:r>
        <w:t xml:space="preserve"> attract students' interest in the subjects of the lecture, the teacher needs to innovate the way of teaching, how to make the lecture interesting to help students access the best knowledge. Visualization is one of the most effective methods. The lectures are visually displayed and attract students' interest. However, it is still possible to enhance the efficiency of visualization to a new level by changing the presentation control method by direct interaction. </w:t>
      </w:r>
      <w:r w:rsidR="001B7BA1">
        <w:t>Gesture-recognition</w:t>
      </w:r>
      <w:r>
        <w:t xml:space="preserve"> is a promising technology that brings new breakthroughs in direct instructional support.</w:t>
      </w:r>
    </w:p>
    <w:p w14:paraId="002A1337" w14:textId="3ED2F5C0" w:rsidR="008B520E" w:rsidRDefault="008B520E" w:rsidP="0074138C">
      <w:pPr>
        <w:pStyle w:val="BodyText"/>
        <w:spacing w:before="120" w:after="0" w:line="240" w:lineRule="auto"/>
      </w:pPr>
      <w:r>
        <w:t xml:space="preserve">The system we propose consists of two parts, a gesture sensor and a </w:t>
      </w:r>
      <w:r w:rsidR="00F9091E">
        <w:t>holographic</w:t>
      </w:r>
      <w:r>
        <w:t xml:space="preserve">. The cost of investing in this system is not higher than normal projectors, but the benefits bring immensely, so applying this technology in practice is perfectly feasible. The use of dedicated motion detection sensors is more efficient than using motion detection algorithms on conventional cameras. As a result, the system is very fast and accurate. Kinect - a device developed and supported by Microsoft that </w:t>
      </w:r>
      <w:r w:rsidR="001B7BA1">
        <w:t>can do</w:t>
      </w:r>
      <w:r>
        <w:t xml:space="preserve"> so, provides a wide range of identification. What's more, our solution requires the use of Kinect version 2 - an upgraded version with more new technology with higher accuracy</w:t>
      </w:r>
      <w:r w:rsidR="00717997">
        <w:t xml:space="preserve"> </w:t>
      </w:r>
      <w:r w:rsidR="00717997">
        <w:fldChar w:fldCharType="begin"/>
      </w:r>
      <w:r w:rsidR="00717997">
        <w:instrText xml:space="preserve"> ADDIN ZOTERO_ITEM CSL_CITATION {"citationID":"7MconbMc","properties":{"formattedCitation":"[1]","plainCitation":"[1]","noteIndex":0},"citationItems":[{"id":26,"uris":["http://zotero.org/users/5242825/items/MA5Y4E3I"],"uri":["http://zotero.org/users/5242825/items/MA5Y4E3I"],"itemData":{"id":26,"type":"post-weblog","title":"The difference between Kinect v2 and v1","container-title":"The Ghost Howls","abstract":"Yesterday we of Immotionar have announced the support of Kinect v1 for our full-body virtual reality system. To implement it,","URL":"https://skarredghost.com/2016/12/02/the-difference-between-kinect-v2-and-v1/","language":"en-US","author":[{"literal":"Skarredghost"}],"issued":{"date-parts":[["2016",12,2]]},"accessed":{"date-parts":[["2018",10,29]]}}}],"schema":"https://github.com/citation-style-language/schema/raw/master/csl-citation.json"} </w:instrText>
      </w:r>
      <w:r w:rsidR="00717997">
        <w:fldChar w:fldCharType="separate"/>
      </w:r>
      <w:r w:rsidR="00717997" w:rsidRPr="00717997">
        <w:t>[1]</w:t>
      </w:r>
      <w:r w:rsidR="00717997">
        <w:fldChar w:fldCharType="end"/>
      </w:r>
      <w:r>
        <w:t xml:space="preserve">, so that the gesture control signal of the instructor will be more accurate. Combined with the presentation on the </w:t>
      </w:r>
      <w:r w:rsidR="00F9091E">
        <w:t>holographic</w:t>
      </w:r>
      <w:r>
        <w:t xml:space="preserve">, the lecture will become more attractive, making learners feel new and exciting to absorb new knowledge. Especially in lectures related to 3D, </w:t>
      </w:r>
      <w:r w:rsidR="00F9091E">
        <w:t>holographic</w:t>
      </w:r>
      <w:r>
        <w:t xml:space="preserve"> will make it easier for learners to understand the lesson, rather than take hours to hear the teacher presenting in the traditional way.</w:t>
      </w:r>
    </w:p>
    <w:p w14:paraId="0E27B00A" w14:textId="40B6C242" w:rsidR="00866B37" w:rsidRDefault="008B520E" w:rsidP="0074138C">
      <w:pPr>
        <w:pStyle w:val="BodyText"/>
        <w:spacing w:before="120" w:after="0" w:line="240" w:lineRule="auto"/>
      </w:pPr>
      <w:r>
        <w:t xml:space="preserve">With the efficiency that the solution brings as well as the exigence, the solution promises to have more potential for use and development. Can conclude that "The teaching system with gesture recognition Using Microsoft Kinect version 2 and </w:t>
      </w:r>
      <w:r w:rsidR="00F9091E">
        <w:t>Holographic</w:t>
      </w:r>
      <w:r>
        <w:t>" is an essential and viable solution.</w:t>
      </w:r>
    </w:p>
    <w:p w14:paraId="50D69F29" w14:textId="5453C083" w:rsidR="00920FC6" w:rsidRPr="00896B4E" w:rsidRDefault="000F1FDB" w:rsidP="0074138C">
      <w:pPr>
        <w:pStyle w:val="BodyText"/>
        <w:spacing w:before="240" w:after="0" w:line="240" w:lineRule="auto"/>
        <w:ind w:firstLine="0"/>
        <w:rPr>
          <w:i/>
        </w:rPr>
      </w:pPr>
      <w:r w:rsidRPr="00896B4E">
        <w:rPr>
          <w:i/>
        </w:rPr>
        <w:t xml:space="preserve">Related </w:t>
      </w:r>
      <w:r w:rsidR="0053798F" w:rsidRPr="00896B4E">
        <w:rPr>
          <w:i/>
        </w:rPr>
        <w:t>research</w:t>
      </w:r>
      <w:r w:rsidRPr="00896B4E">
        <w:rPr>
          <w:i/>
        </w:rPr>
        <w:t xml:space="preserve"> in the field of using Kinect to support the presentation</w:t>
      </w:r>
    </w:p>
    <w:p w14:paraId="0FD56811" w14:textId="77777777" w:rsidR="005C4850" w:rsidRDefault="005551D0" w:rsidP="0074138C">
      <w:pPr>
        <w:pStyle w:val="BodyText"/>
        <w:spacing w:before="120" w:after="0" w:line="240" w:lineRule="auto"/>
      </w:pPr>
      <w:r w:rsidRPr="005551D0">
        <w:t xml:space="preserve">In the gesture recognition system, the earliest method was to use 2D imaging devices combined with image-processing algorithms. In 1994, Davis J. and Shah M. developed a system </w:t>
      </w:r>
      <w:r w:rsidRPr="005551D0">
        <w:lastRenderedPageBreak/>
        <w:t xml:space="preserve">for </w:t>
      </w:r>
      <w:r w:rsidR="001B7E9F">
        <w:t>R</w:t>
      </w:r>
      <w:r w:rsidRPr="005551D0">
        <w:t xml:space="preserve">ecognizing hand gestures </w:t>
      </w:r>
      <w:r w:rsidR="001B7E9F">
        <w:fldChar w:fldCharType="begin"/>
      </w:r>
      <w:r w:rsidR="001B7E9F">
        <w:instrText xml:space="preserve"> ADDIN ZOTERO_ITEM CSL_CITATION {"citationID":"m7p4qojT","properties":{"formattedCitation":"[2]","plainCitation":"[2]","noteIndex":0},"citationItems":[{"id":33,"uris":["http://zotero.org/users/5242825/items/TE6T59G9"],"uri":["http://zotero.org/users/5242825/items/TE6T59G9"],"itemData":{"id":33,"type":"article","title":"Recognizing Hand Gestures","author":[{"family":"James","given":"Davis"},{"family":"Mubarak","given":"Shah"}],"issued":{"date-parts":[["1994",2,6]]}}}],"schema":"https://github.com/citation-style-language/schema/raw/master/csl-citation.json"} </w:instrText>
      </w:r>
      <w:r w:rsidR="001B7E9F">
        <w:fldChar w:fldCharType="separate"/>
      </w:r>
      <w:r w:rsidR="001B7E9F" w:rsidRPr="001B7E9F">
        <w:t>[2]</w:t>
      </w:r>
      <w:r w:rsidR="001B7E9F">
        <w:fldChar w:fldCharType="end"/>
      </w:r>
      <w:r w:rsidR="001B7E9F">
        <w:t xml:space="preserve"> </w:t>
      </w:r>
      <w:r w:rsidRPr="005551D0">
        <w:t>with an accuracy of 94% based on the FSM (Finite State Machine) mode</w:t>
      </w:r>
      <w:r w:rsidR="001B7E9F">
        <w:t>l</w:t>
      </w:r>
      <w:r w:rsidRPr="005551D0">
        <w:t>. The characteristic of this method is that the accuracy is only high when the image is obtained in good conditions. The identification accuracy of this method is very low when the</w:t>
      </w:r>
      <w:r w:rsidR="00510456">
        <w:t xml:space="preserve"> </w:t>
      </w:r>
      <w:r w:rsidRPr="005551D0">
        <w:t>image is captured in low light or near-color conditions with coat color and background color.</w:t>
      </w:r>
      <w:r w:rsidR="008F53F3">
        <w:t xml:space="preserve"> </w:t>
      </w:r>
    </w:p>
    <w:p w14:paraId="7E8A89A8" w14:textId="77777777" w:rsidR="005967FE" w:rsidRDefault="005967FE" w:rsidP="0074138C">
      <w:pPr>
        <w:pStyle w:val="BodyText"/>
        <w:spacing w:before="120" w:after="0" w:line="240" w:lineRule="auto"/>
      </w:pPr>
      <w:r>
        <w:t>In 20</w:t>
      </w:r>
      <w:r w:rsidR="00381E87">
        <w:t>12</w:t>
      </w:r>
      <w:r>
        <w:t>, with the introduction of the Microsoft Kinect sensor</w:t>
      </w:r>
      <w:r w:rsidR="001B7E9F">
        <w:t xml:space="preserve"> </w:t>
      </w:r>
      <w:r w:rsidR="001B7E9F">
        <w:fldChar w:fldCharType="begin"/>
      </w:r>
      <w:r w:rsidR="001B7E9F">
        <w:instrText xml:space="preserve"> ADDIN ZOTERO_ITEM CSL_CITATION {"citationID":"vtpHix82","properties":{"formattedCitation":"[3]","plainCitation":"[3]","noteIndex":0},"citationItems":[{"id":29,"uris":["http://zotero.org/users/5242825/items/WZNH27IK"],"uri":["http://zotero.org/users/5242825/items/WZNH27IK"],"itemData":{"id":29,"type":"webpage","title":"Starting February 1, 2012: Use the Power of Kinect for Windows to Change the World – Kinect for Windows Product Blog","URL":"https://blogs.msdn.microsoft.com/kinectforwindows/2012/01/09/starting-february-1-2012-use-the-power-of-kinect-for-windows-to-change-the-world/","accessed":{"date-parts":[["2018",10,29]]}}}],"schema":"https://github.com/citation-style-language/schema/raw/master/csl-citation.json"} </w:instrText>
      </w:r>
      <w:r w:rsidR="001B7E9F">
        <w:fldChar w:fldCharType="separate"/>
      </w:r>
      <w:r w:rsidR="001B7E9F" w:rsidRPr="001B7E9F">
        <w:t>[3]</w:t>
      </w:r>
      <w:r w:rsidR="001B7E9F">
        <w:fldChar w:fldCharType="end"/>
      </w:r>
      <w:r>
        <w:t>, a new research direction was opened to solve the problem of gesture recognition. With a reasonable price, the ability to apply this type of device is in fact feasible.</w:t>
      </w:r>
    </w:p>
    <w:p w14:paraId="554EDB35" w14:textId="77777777" w:rsidR="00A378A6" w:rsidRDefault="005967FE" w:rsidP="0074138C">
      <w:pPr>
        <w:pStyle w:val="BodyText"/>
        <w:spacing w:before="120" w:after="0" w:line="240" w:lineRule="auto"/>
      </w:pPr>
      <w:r>
        <w:t xml:space="preserve">A </w:t>
      </w:r>
      <w:r w:rsidR="0053798F" w:rsidRPr="0053798F">
        <w:t>research</w:t>
      </w:r>
      <w:r w:rsidR="0053798F">
        <w:t xml:space="preserve"> </w:t>
      </w:r>
      <w:r>
        <w:t>by Yi Li on Hand gesture recognition using Kinect (2012)</w:t>
      </w:r>
      <w:r w:rsidR="001B7E9F">
        <w:t xml:space="preserve"> </w:t>
      </w:r>
      <w:r w:rsidR="001B7E9F">
        <w:fldChar w:fldCharType="begin"/>
      </w:r>
      <w:r w:rsidR="001B7E9F">
        <w:instrText xml:space="preserve"> ADDIN ZOTERO_ITEM CSL_CITATION {"citationID":"bOg4JjPR","properties":{"formattedCitation":"[4]","plainCitation":"[4]","noteIndex":0},"citationItems":[{"id":20,"uris":["http://zotero.org/users/5242825/items/MG9JPM6S"],"uri":["http://zotero.org/users/5242825/items/MG9JPM6S"],"itemData":{"id":20,"type":"paper-conference","title":"Hand gesture recognition using Kinect","container-title":"2012 IEEE International Conference on Computer Science and Automation Engineering","publisher":"IEEE","publisher-place":"Beijing, China","page":"196-199","source":"Crossref","event":"2012 IEEE 3rd International Conference on Software Engineering and Service Science (ICSESS)","event-place":"Beijing, China","URL":"http://ieeexplore.ieee.org/document/6269439/","DOI":"10.1109/ICSESS.2012.6269439","ISBN":"978-1-4673-2008-5","author":[{"literal":"Yi Li"}],"issued":{"date-parts":[["2012",6]]},"accessed":{"date-parts":[["2018",10,29]]}}}],"schema":"https://github.com/citation-style-language/schema/raw/master/csl-citation.json"} </w:instrText>
      </w:r>
      <w:r w:rsidR="001B7E9F">
        <w:fldChar w:fldCharType="separate"/>
      </w:r>
      <w:r w:rsidR="001B7E9F" w:rsidRPr="001B7E9F">
        <w:t>[4]</w:t>
      </w:r>
      <w:r w:rsidR="001B7E9F">
        <w:fldChar w:fldCharType="end"/>
      </w:r>
      <w:r>
        <w:t xml:space="preserve"> shows the high effectiveness of the Microsoft Kinect sensor in hand-gesture recognition</w:t>
      </w:r>
      <w:r w:rsidR="001B7E9F">
        <w:fldChar w:fldCharType="begin"/>
      </w:r>
      <w:r w:rsidR="001B7E9F">
        <w:instrText xml:space="preserve"> QUOTE {Citation} \* MERGEFORMAT </w:instrText>
      </w:r>
      <w:r w:rsidR="001B7E9F">
        <w:fldChar w:fldCharType="end"/>
      </w:r>
      <w:r>
        <w:t>. Based on the ability to receive infrared images and the ability to strip the background supported on this sensor, the gesture recognition system achieves high accuracy when shooting in darkness, when the skin color matches the color of the outfit or background color. The accuracy of this system is from 84% to 99% with single-hand gestures, and from 90% to 100% if both hands perform the same gesture at the same time.</w:t>
      </w:r>
      <w:r w:rsidR="00A378A6">
        <w:tab/>
      </w:r>
    </w:p>
    <w:p w14:paraId="273C5B46" w14:textId="762A7170" w:rsidR="00920FC6" w:rsidRDefault="005967FE" w:rsidP="0074138C">
      <w:pPr>
        <w:pStyle w:val="BodyText"/>
        <w:spacing w:before="120" w:after="0" w:line="240" w:lineRule="auto"/>
      </w:pPr>
      <w:r>
        <w:t>In the solution Using gesture recognition to control PowerPoint using Microsoft Kinect sensor was developed by Chang, Stephen M (2013)</w:t>
      </w:r>
      <w:r w:rsidR="001B7E9F">
        <w:t xml:space="preserve"> </w:t>
      </w:r>
      <w:r w:rsidR="001B7E9F">
        <w:fldChar w:fldCharType="begin"/>
      </w:r>
      <w:r w:rsidR="001B7E9F">
        <w:instrText xml:space="preserve"> ADDIN ZOTERO_ITEM CSL_CITATION {"citationID":"CIOJjWzp","properties":{"formattedCitation":"[5]","plainCitation":"[5]","noteIndex":0},"citationItems":[{"id":17,"uris":["http://zotero.org/users/5242825/items/8HCNU4L7"],"uri":["http://zotero.org/users/5242825/items/8HCNU4L7"],"itemData":{"id":17,"type":"thesis","title":"Using gesture recognition to control PowerPoint using the Microsoft Kinect","publisher":"Massachusetts Institute of Technology","genre":"Thesis","source":"dspace.mit.edu","abstract":"This thesis describes the design and implementation of a speech and gesture recognition system used to control a PowerPoint presentation using the Microsoft Kinect. This system focuses on the identification of natural gestures that occur during a PowerPoint presentation, making the user experience as fluid as possible. The system uses an HMM to classify the performed gestures in conjunction with an SVM to perform real-time segmentation of gestures. The fusion of these two models allows the system to classify gestures in real time as they are being performed instead of waiting until completion. The incorporation of speech commands gives the user an additional level of precision and control over the system. This system can navigate through a PowerPoint presentation and has a limited control over slide animations.","URL":"http://dspace.mit.edu/handle/1721.1/85410","language":"eng","author":[{"family":"Chang","given":"Stephen M."}],"issued":{"date-parts":[["2013"]]},"accessed":{"date-parts":[["2018",10,29]]}}}],"schema":"https://github.com/citation-style-language/schema/raw/master/csl-citation.json"} </w:instrText>
      </w:r>
      <w:r w:rsidR="001B7E9F">
        <w:fldChar w:fldCharType="separate"/>
      </w:r>
      <w:r w:rsidR="001B7E9F" w:rsidRPr="001B7E9F">
        <w:t>[5]</w:t>
      </w:r>
      <w:r w:rsidR="001B7E9F">
        <w:fldChar w:fldCharType="end"/>
      </w:r>
      <w:r>
        <w:t>, this system uses a Hidden Markov Model (HMM) to classify the performed gestures in conjunction with a Support Vector Machine (SVM) to perform real-time segmentation of gestures. The fusion of these two models allows the system to classify gestures in real time as they are being done instead of waiting until completion. The incorporation of speech statements gives the user an additional level of precision and control over the system.</w:t>
      </w:r>
    </w:p>
    <w:p w14:paraId="34D1BCE6" w14:textId="77777777" w:rsidR="009053A7" w:rsidRDefault="009053A7" w:rsidP="0074138C">
      <w:pPr>
        <w:pStyle w:val="BodyText"/>
        <w:spacing w:before="120" w:after="0" w:line="240" w:lineRule="auto"/>
      </w:pPr>
      <w:r w:rsidRPr="009053A7">
        <w:t xml:space="preserve">In Vietnam, the researchers Nguyen Cong Tin, Ha Kim Tung, Vo Thanh </w:t>
      </w:r>
      <w:proofErr w:type="spellStart"/>
      <w:r w:rsidRPr="009053A7">
        <w:t>Nghia</w:t>
      </w:r>
      <w:proofErr w:type="spellEnd"/>
      <w:r w:rsidRPr="009053A7">
        <w:t xml:space="preserve">, and Le Thanh Cong (2016) development research Applying Kinect to presentation documents </w:t>
      </w:r>
      <w:r w:rsidR="001B7E9F">
        <w:fldChar w:fldCharType="begin"/>
      </w:r>
      <w:r w:rsidR="001B7E9F">
        <w:instrText xml:space="preserve"> ADDIN ZOTERO_ITEM CSL_CITATION {"citationID":"vHUeGNIa","properties":{"formattedCitation":"[6]","plainCitation":"[6]","noteIndex":0},"citationItems":[{"id":24,"uris":["http://zotero.org/users/5242825/items/52J6UGJL"],"uri":["http://zotero.org/users/5242825/items/52J6UGJL"],"itemData":{"id":24,"type":"webpage","title":"Nghiên cứu và ứng dụng Kinect vào việc trình chiếu tài liệu","abstract":"Trong báo cáo này, chúng tôi sẽ giới thiệu một chương trình ứng dụng nhằm hỗ trợ việc trình chiếu tài liệu bằng giao diện giả lập cảm ứng và điều khiển từ xa thông qua thiết bị kinect. Bên cạnh đó, chương trình còn có thể giúp người sử dụng điều khiển con trỏ Windows và ra lệnh bằng giọng nói","URL":"http://kdientu.duytan.edu.vn/vi-vn/nghien-cuu-khoa-hoc/nghien-cuu-va-ung-dung-kinect-vao-viec-trinh-chieu-tai-lieu/","author":[{"family":"Tin, N. C.","given":""},{"family":"Tung, H. K.","given":""},{"family":"Nghia, V. T.","given":""},{"family":"Cong, L. T.","given":""}],"issued":{"date-parts":[["2016"]]},"accessed":{"date-parts":[["2018",10,29]]}}}],"schema":"https://github.com/citation-style-language/schema/raw/master/csl-citation.json"} </w:instrText>
      </w:r>
      <w:r w:rsidR="001B7E9F">
        <w:fldChar w:fldCharType="separate"/>
      </w:r>
      <w:r w:rsidR="001B7E9F" w:rsidRPr="001B7E9F">
        <w:t>[6]</w:t>
      </w:r>
      <w:r w:rsidR="001B7E9F">
        <w:fldChar w:fldCharType="end"/>
      </w:r>
      <w:r w:rsidR="001B7E9F">
        <w:t xml:space="preserve"> </w:t>
      </w:r>
      <w:r w:rsidRPr="009053A7">
        <w:t xml:space="preserve">show that the minimum distance between the operator and the Microsoft Kinect for sensor recognition is 1.5 m, command response time is 0.03s. However, this </w:t>
      </w:r>
      <w:r w:rsidR="0053798F" w:rsidRPr="0053798F">
        <w:t>research</w:t>
      </w:r>
      <w:r w:rsidR="0053798F">
        <w:t xml:space="preserve"> </w:t>
      </w:r>
      <w:r w:rsidRPr="009053A7">
        <w:t>only works on Windows 7 and Microsoft Office Power</w:t>
      </w:r>
      <w:r>
        <w:t>P</w:t>
      </w:r>
      <w:r w:rsidRPr="009053A7">
        <w:t>oint 2007.</w:t>
      </w:r>
    </w:p>
    <w:p w14:paraId="201B2AAB" w14:textId="02DD6D06" w:rsidR="00920FC6" w:rsidRDefault="00717997" w:rsidP="0074138C">
      <w:pPr>
        <w:pStyle w:val="BodyText"/>
        <w:spacing w:before="120" w:after="0" w:line="240" w:lineRule="auto"/>
      </w:pPr>
      <w:r w:rsidRPr="00717997">
        <w:t xml:space="preserve">In general, the application of Microsoft Kinect to gesture recognition has been studied extensively. However, the previous </w:t>
      </w:r>
      <w:r w:rsidR="0053798F" w:rsidRPr="0053798F">
        <w:t>research</w:t>
      </w:r>
      <w:r w:rsidR="0053798F">
        <w:t xml:space="preserve">es </w:t>
      </w:r>
      <w:r w:rsidRPr="00717997">
        <w:t>used only the Microsoft Kinect version 1 sensors to control Power</w:t>
      </w:r>
      <w:r>
        <w:t>P</w:t>
      </w:r>
      <w:r w:rsidRPr="00717997">
        <w:t xml:space="preserve">oint slides on the screen. No </w:t>
      </w:r>
      <w:r w:rsidR="0053798F" w:rsidRPr="0053798F">
        <w:t>research</w:t>
      </w:r>
      <w:r w:rsidR="0053798F">
        <w:t xml:space="preserve"> </w:t>
      </w:r>
      <w:r w:rsidRPr="00717997">
        <w:t xml:space="preserve">yet combined the use of Microsoft Kinect sensor version 2 and </w:t>
      </w:r>
      <w:r w:rsidR="00F9091E">
        <w:t>Holographic</w:t>
      </w:r>
      <w:r w:rsidRPr="00717997">
        <w:t xml:space="preserve"> to support teaching.</w:t>
      </w:r>
    </w:p>
    <w:p w14:paraId="6A9F5650" w14:textId="77777777" w:rsidR="00D03674" w:rsidRDefault="00D03674" w:rsidP="00D03674">
      <w:pPr>
        <w:pStyle w:val="Heading1"/>
        <w:jc w:val="left"/>
      </w:pPr>
      <w:r>
        <w:t>PROBLEM and Solution plan</w:t>
      </w:r>
    </w:p>
    <w:p w14:paraId="20F74766" w14:textId="77777777" w:rsidR="009D00BC" w:rsidRPr="008A37FC" w:rsidRDefault="009D00BC" w:rsidP="002A32D3">
      <w:pPr>
        <w:pStyle w:val="BodyText"/>
        <w:numPr>
          <w:ilvl w:val="0"/>
          <w:numId w:val="13"/>
        </w:numPr>
        <w:tabs>
          <w:tab w:val="clear" w:pos="288"/>
        </w:tabs>
        <w:spacing w:before="120" w:after="0" w:line="240" w:lineRule="auto"/>
        <w:ind w:left="270"/>
        <w:rPr>
          <w:i/>
        </w:rPr>
      </w:pPr>
      <w:r w:rsidRPr="008A37FC">
        <w:rPr>
          <w:i/>
        </w:rPr>
        <w:t>Problem</w:t>
      </w:r>
    </w:p>
    <w:p w14:paraId="34B1E9A9" w14:textId="07FB1871" w:rsidR="00E568EA" w:rsidRDefault="00153A45" w:rsidP="0074138C">
      <w:pPr>
        <w:pStyle w:val="BodyText"/>
        <w:spacing w:before="120" w:after="0" w:line="240" w:lineRule="auto"/>
      </w:pPr>
      <w:r w:rsidRPr="00153A45">
        <w:t xml:space="preserve">This solution is based on the Microsoft Kinect version 2 sensor to recognize the user's hand gestures. The PowerPoint slides are controlled based on the input data that is hand gestures of the user. PowerPoint slideshow controlled for instance are turn off slides, turn on slides, slide transitions... Moreover, the presentation content is displayed on the </w:t>
      </w:r>
      <w:r w:rsidR="00F9091E">
        <w:t>hic</w:t>
      </w:r>
      <w:r w:rsidRPr="00153A45">
        <w:t>, aiming to increase the attractiveness of lectures, create new experiences for users.</w:t>
      </w:r>
    </w:p>
    <w:p w14:paraId="5BFC0B97" w14:textId="77777777" w:rsidR="00920FC6" w:rsidRPr="008A37FC" w:rsidRDefault="009D00BC" w:rsidP="00982D84">
      <w:pPr>
        <w:pStyle w:val="BodyText"/>
        <w:numPr>
          <w:ilvl w:val="0"/>
          <w:numId w:val="13"/>
        </w:numPr>
        <w:tabs>
          <w:tab w:val="clear" w:pos="288"/>
        </w:tabs>
        <w:spacing w:before="120" w:after="0" w:line="240" w:lineRule="auto"/>
        <w:ind w:left="270" w:hanging="270"/>
        <w:rPr>
          <w:i/>
        </w:rPr>
      </w:pPr>
      <w:r w:rsidRPr="008A37FC">
        <w:rPr>
          <w:i/>
        </w:rPr>
        <w:t>Solution Plan</w:t>
      </w:r>
    </w:p>
    <w:p w14:paraId="100A549D" w14:textId="0AB9F9B3" w:rsidR="0009546A" w:rsidRDefault="00E94825" w:rsidP="00E94825">
      <w:pPr>
        <w:pStyle w:val="BodyText"/>
        <w:tabs>
          <w:tab w:val="clear" w:pos="288"/>
        </w:tabs>
        <w:spacing w:before="120" w:after="0" w:line="240" w:lineRule="auto"/>
        <w:ind w:firstLine="0"/>
        <w:rPr>
          <w:i/>
        </w:rPr>
      </w:pPr>
      <w:r w:rsidRPr="00E94825">
        <w:rPr>
          <w:i/>
        </w:rPr>
        <w:t>2.</w:t>
      </w:r>
      <w:r>
        <w:rPr>
          <w:i/>
        </w:rPr>
        <w:t xml:space="preserve">1. </w:t>
      </w:r>
      <w:r w:rsidR="0009546A" w:rsidRPr="0009546A">
        <w:rPr>
          <w:i/>
        </w:rPr>
        <w:t>The research about Kinect and operational principle of Kinect</w:t>
      </w:r>
    </w:p>
    <w:p w14:paraId="665FA261" w14:textId="77777777" w:rsidR="00F24061" w:rsidRDefault="00B53805" w:rsidP="00982D84">
      <w:pPr>
        <w:pStyle w:val="BodyText"/>
        <w:numPr>
          <w:ilvl w:val="0"/>
          <w:numId w:val="21"/>
        </w:numPr>
        <w:tabs>
          <w:tab w:val="clear" w:pos="288"/>
        </w:tabs>
        <w:spacing w:before="120" w:after="0" w:line="240" w:lineRule="auto"/>
        <w:ind w:left="270" w:hanging="270"/>
        <w:rPr>
          <w:i/>
          <w:iCs/>
        </w:rPr>
      </w:pPr>
      <w:r w:rsidRPr="00B53805">
        <w:rPr>
          <w:i/>
          <w:iCs/>
        </w:rPr>
        <w:t>Compare Kinect version 1 and version 2</w:t>
      </w:r>
      <w:r w:rsidR="00B71FEF">
        <w:rPr>
          <w:i/>
          <w:iCs/>
        </w:rPr>
        <w:fldChar w:fldCharType="begin"/>
      </w:r>
      <w:r w:rsidR="00B71FEF">
        <w:rPr>
          <w:i/>
          <w:iCs/>
        </w:rPr>
        <w:instrText xml:space="preserve"> ADDIN ZOTERO_ITEM CSL_CITATION {"citationID":"jkSVma5t","properties":{"formattedCitation":"[7, p. 2]","plainCitation":"[7, p. 2]","noteIndex":0},"citationItems":[{"id":43,"uris":["http://zotero.org/users/5242825/items/GXW5LKJ6"],"uri":["http://zotero.org/users/5242825/items/GXW5LKJ6"],"itemData":{"id":43,"type":"paper-conference","title":"Comparison of Kinect V1 and V2 Depth Images in Terms of Accuracy and Precision","container-title":"Computer Vision – ACCV 2016 Workshops","collection-title":"Lecture Notes in Computer Science","publisher":"Springer International Publishing","page":"34-45","source":"Springer Link","abstract":"RGB-D cameras like the Microsoft Kinect had a huge impact on recent research in Computer Vision as well as Robotics. With the release of the Kinect v2 a new promising device is available, which will – most probably – be used in many future research. In this paper, we present a systematic comparison of the Kinect v1 and Kinect v2. We investigate the accuracy and precision of the devices for their usage in the context of 3D reconstruction, SLAM or visual odometry. For each device we rigorously figure out and quantify influencing factors on the depth images like temperature, the distance of the camera or the scene color. Furthermore, we demonstrate errors like flying pixels and multipath interference. Our insights build the basis for incorporating or modeling the errors of the devices in follow-up algorithms for diverse applications.","ISBN":"978-3-319-54427-4","language":"en","author":[{"family":"Wasenmüller","given":"Oliver"},{"family":"Stricker","given":"Didier"}],"editor":[{"family":"Chen","given":"Chu-Song"},{"family":"Lu","given":"Jiwen"},{"family":"Ma","given":"Kai-Kuang"}],"issued":{"date-parts":[["2017"]]}},"locator":"2"}],"schema":"https://github.com/citation-style-language/schema/raw/master/csl-citation.json"} </w:instrText>
      </w:r>
      <w:r w:rsidR="00B71FEF">
        <w:rPr>
          <w:i/>
          <w:iCs/>
        </w:rPr>
        <w:fldChar w:fldCharType="separate"/>
      </w:r>
      <w:r w:rsidR="00B71FEF" w:rsidRPr="00B71FEF">
        <w:t>[7, p. 2]</w:t>
      </w:r>
      <w:r w:rsidR="00B71FEF">
        <w:rPr>
          <w:i/>
          <w:iCs/>
        </w:rPr>
        <w:fldChar w:fldCharType="end"/>
      </w:r>
    </w:p>
    <w:p w14:paraId="010B9B3F" w14:textId="2FACC48E" w:rsidR="00510456" w:rsidRPr="00D46EB9" w:rsidRDefault="00510456" w:rsidP="0074138C">
      <w:pPr>
        <w:pStyle w:val="BodyText"/>
        <w:spacing w:before="120" w:after="0" w:line="240" w:lineRule="auto"/>
        <w:rPr>
          <w:i/>
          <w:iCs/>
        </w:rPr>
      </w:pPr>
      <w:r w:rsidRPr="00D46EB9">
        <w:rPr>
          <w:iCs/>
        </w:rPr>
        <w:t>As you can see from the table, the Kinect v2 is equipped with a full HD resolution color camera</w:t>
      </w:r>
      <w:r w:rsidR="005C4B2B">
        <w:rPr>
          <w:iCs/>
        </w:rPr>
        <w:t xml:space="preserve"> and</w:t>
      </w:r>
      <w:r w:rsidRPr="00D46EB9">
        <w:rPr>
          <w:iCs/>
        </w:rPr>
        <w:t xml:space="preserve"> a higher resolution depth camera. As a result, the quality of images captured by the version 2 is much better than the version 1.</w:t>
      </w:r>
    </w:p>
    <w:tbl>
      <w:tblPr>
        <w:tblW w:w="5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530"/>
        <w:gridCol w:w="1715"/>
      </w:tblGrid>
      <w:tr w:rsidR="002328D3" w:rsidRPr="00463A13" w14:paraId="19AE9D66" w14:textId="77777777" w:rsidTr="00ED68F8">
        <w:trPr>
          <w:trHeight w:val="300"/>
          <w:jc w:val="center"/>
        </w:trPr>
        <w:tc>
          <w:tcPr>
            <w:tcW w:w="1795" w:type="dxa"/>
            <w:shd w:val="clear" w:color="auto" w:fill="auto"/>
            <w:noWrap/>
            <w:vAlign w:val="bottom"/>
            <w:hideMark/>
          </w:tcPr>
          <w:p w14:paraId="5E2BF05E" w14:textId="77777777" w:rsidR="002328D3" w:rsidRPr="00463A13" w:rsidRDefault="002328D3" w:rsidP="0074138C">
            <w:pPr>
              <w:spacing w:before="120"/>
              <w:rPr>
                <w:b/>
                <w:color w:val="000000"/>
                <w:sz w:val="18"/>
                <w:szCs w:val="18"/>
              </w:rPr>
            </w:pPr>
            <w:r w:rsidRPr="00463A13">
              <w:rPr>
                <w:b/>
                <w:color w:val="000000"/>
                <w:sz w:val="18"/>
                <w:szCs w:val="18"/>
              </w:rPr>
              <w:t>Feature</w:t>
            </w:r>
          </w:p>
        </w:tc>
        <w:tc>
          <w:tcPr>
            <w:tcW w:w="1530" w:type="dxa"/>
            <w:shd w:val="clear" w:color="auto" w:fill="auto"/>
            <w:noWrap/>
            <w:vAlign w:val="bottom"/>
            <w:hideMark/>
          </w:tcPr>
          <w:p w14:paraId="56B1242F" w14:textId="77777777" w:rsidR="002328D3" w:rsidRPr="00463A13" w:rsidRDefault="002328D3" w:rsidP="0074138C">
            <w:pPr>
              <w:spacing w:before="120"/>
              <w:rPr>
                <w:b/>
                <w:color w:val="000000"/>
                <w:sz w:val="18"/>
                <w:szCs w:val="18"/>
              </w:rPr>
            </w:pPr>
            <w:r w:rsidRPr="00463A13">
              <w:rPr>
                <w:b/>
                <w:color w:val="000000"/>
                <w:sz w:val="18"/>
                <w:szCs w:val="18"/>
              </w:rPr>
              <w:t>Kinect version 1</w:t>
            </w:r>
          </w:p>
        </w:tc>
        <w:tc>
          <w:tcPr>
            <w:tcW w:w="1715" w:type="dxa"/>
            <w:shd w:val="clear" w:color="auto" w:fill="auto"/>
            <w:noWrap/>
            <w:vAlign w:val="bottom"/>
            <w:hideMark/>
          </w:tcPr>
          <w:p w14:paraId="64C5F756" w14:textId="77777777" w:rsidR="002328D3" w:rsidRPr="00463A13" w:rsidRDefault="002328D3" w:rsidP="0074138C">
            <w:pPr>
              <w:spacing w:before="120"/>
              <w:rPr>
                <w:b/>
                <w:color w:val="000000"/>
                <w:sz w:val="18"/>
                <w:szCs w:val="18"/>
              </w:rPr>
            </w:pPr>
            <w:r w:rsidRPr="00463A13">
              <w:rPr>
                <w:b/>
                <w:color w:val="000000"/>
                <w:sz w:val="18"/>
                <w:szCs w:val="18"/>
              </w:rPr>
              <w:t>Kinect version 2</w:t>
            </w:r>
          </w:p>
        </w:tc>
      </w:tr>
      <w:tr w:rsidR="002328D3" w:rsidRPr="00463A13" w14:paraId="3417C09A" w14:textId="77777777" w:rsidTr="00ED68F8">
        <w:trPr>
          <w:trHeight w:val="300"/>
          <w:jc w:val="center"/>
        </w:trPr>
        <w:tc>
          <w:tcPr>
            <w:tcW w:w="1795" w:type="dxa"/>
            <w:shd w:val="clear" w:color="auto" w:fill="auto"/>
            <w:noWrap/>
            <w:vAlign w:val="bottom"/>
            <w:hideMark/>
          </w:tcPr>
          <w:p w14:paraId="5AD90EE5" w14:textId="77777777" w:rsidR="002328D3" w:rsidRPr="00463A13" w:rsidRDefault="002328D3" w:rsidP="0074138C">
            <w:pPr>
              <w:spacing w:before="120"/>
              <w:jc w:val="left"/>
              <w:rPr>
                <w:color w:val="000000"/>
                <w:sz w:val="18"/>
                <w:szCs w:val="18"/>
              </w:rPr>
            </w:pPr>
            <w:r w:rsidRPr="00463A13">
              <w:rPr>
                <w:color w:val="000000"/>
                <w:sz w:val="18"/>
                <w:szCs w:val="18"/>
              </w:rPr>
              <w:t>Color Camera</w:t>
            </w:r>
          </w:p>
        </w:tc>
        <w:tc>
          <w:tcPr>
            <w:tcW w:w="1530" w:type="dxa"/>
            <w:shd w:val="clear" w:color="auto" w:fill="auto"/>
            <w:noWrap/>
            <w:vAlign w:val="bottom"/>
            <w:hideMark/>
          </w:tcPr>
          <w:p w14:paraId="541D53E9" w14:textId="77777777" w:rsidR="002328D3" w:rsidRPr="00463A13" w:rsidRDefault="002328D3" w:rsidP="0074138C">
            <w:pPr>
              <w:spacing w:before="120"/>
              <w:jc w:val="left"/>
              <w:rPr>
                <w:color w:val="000000"/>
                <w:sz w:val="18"/>
                <w:szCs w:val="18"/>
              </w:rPr>
            </w:pPr>
            <w:r w:rsidRPr="00463A13">
              <w:rPr>
                <w:color w:val="000000"/>
                <w:sz w:val="18"/>
                <w:szCs w:val="18"/>
              </w:rPr>
              <w:t>640x480 @30fps</w:t>
            </w:r>
          </w:p>
        </w:tc>
        <w:tc>
          <w:tcPr>
            <w:tcW w:w="1715" w:type="dxa"/>
            <w:shd w:val="clear" w:color="auto" w:fill="auto"/>
            <w:noWrap/>
            <w:vAlign w:val="bottom"/>
            <w:hideMark/>
          </w:tcPr>
          <w:p w14:paraId="042900FE" w14:textId="77777777" w:rsidR="002328D3" w:rsidRPr="00463A13" w:rsidRDefault="002328D3" w:rsidP="0074138C">
            <w:pPr>
              <w:spacing w:before="120"/>
              <w:jc w:val="left"/>
              <w:rPr>
                <w:color w:val="000000"/>
                <w:sz w:val="18"/>
                <w:szCs w:val="18"/>
              </w:rPr>
            </w:pPr>
            <w:r w:rsidRPr="00463A13">
              <w:rPr>
                <w:color w:val="000000"/>
                <w:sz w:val="18"/>
                <w:szCs w:val="18"/>
              </w:rPr>
              <w:t>1920x1080 @30fps</w:t>
            </w:r>
          </w:p>
        </w:tc>
      </w:tr>
      <w:tr w:rsidR="002328D3" w:rsidRPr="00463A13" w14:paraId="791A0919" w14:textId="77777777" w:rsidTr="00ED68F8">
        <w:trPr>
          <w:trHeight w:val="300"/>
          <w:jc w:val="center"/>
        </w:trPr>
        <w:tc>
          <w:tcPr>
            <w:tcW w:w="1795" w:type="dxa"/>
            <w:shd w:val="clear" w:color="auto" w:fill="auto"/>
            <w:noWrap/>
            <w:vAlign w:val="bottom"/>
            <w:hideMark/>
          </w:tcPr>
          <w:p w14:paraId="0E44B3DB" w14:textId="77777777" w:rsidR="002328D3" w:rsidRPr="00463A13" w:rsidRDefault="002328D3" w:rsidP="0074138C">
            <w:pPr>
              <w:spacing w:before="120"/>
              <w:jc w:val="left"/>
              <w:rPr>
                <w:color w:val="000000"/>
                <w:sz w:val="18"/>
                <w:szCs w:val="18"/>
              </w:rPr>
            </w:pPr>
            <w:r w:rsidRPr="00463A13">
              <w:rPr>
                <w:color w:val="000000"/>
                <w:sz w:val="18"/>
                <w:szCs w:val="18"/>
              </w:rPr>
              <w:t>Deep Camera</w:t>
            </w:r>
          </w:p>
        </w:tc>
        <w:tc>
          <w:tcPr>
            <w:tcW w:w="1530" w:type="dxa"/>
            <w:shd w:val="clear" w:color="auto" w:fill="auto"/>
            <w:noWrap/>
            <w:vAlign w:val="bottom"/>
            <w:hideMark/>
          </w:tcPr>
          <w:p w14:paraId="7CB49F36" w14:textId="77777777" w:rsidR="002328D3" w:rsidRPr="00463A13" w:rsidRDefault="002328D3" w:rsidP="0074138C">
            <w:pPr>
              <w:spacing w:before="120"/>
              <w:jc w:val="left"/>
              <w:rPr>
                <w:color w:val="000000"/>
                <w:sz w:val="18"/>
                <w:szCs w:val="18"/>
              </w:rPr>
            </w:pPr>
            <w:r w:rsidRPr="00463A13">
              <w:rPr>
                <w:color w:val="000000"/>
                <w:sz w:val="18"/>
                <w:szCs w:val="18"/>
              </w:rPr>
              <w:t>320x240</w:t>
            </w:r>
          </w:p>
        </w:tc>
        <w:tc>
          <w:tcPr>
            <w:tcW w:w="1715" w:type="dxa"/>
            <w:shd w:val="clear" w:color="auto" w:fill="auto"/>
            <w:noWrap/>
            <w:vAlign w:val="bottom"/>
            <w:hideMark/>
          </w:tcPr>
          <w:p w14:paraId="384CE5D6" w14:textId="77777777" w:rsidR="002328D3" w:rsidRPr="00463A13" w:rsidRDefault="002328D3" w:rsidP="0074138C">
            <w:pPr>
              <w:spacing w:before="120"/>
              <w:jc w:val="left"/>
              <w:rPr>
                <w:color w:val="000000"/>
                <w:sz w:val="18"/>
                <w:szCs w:val="18"/>
              </w:rPr>
            </w:pPr>
            <w:r w:rsidRPr="00463A13">
              <w:rPr>
                <w:color w:val="000000"/>
                <w:sz w:val="18"/>
                <w:szCs w:val="18"/>
              </w:rPr>
              <w:t>512x424</w:t>
            </w:r>
          </w:p>
        </w:tc>
      </w:tr>
      <w:tr w:rsidR="002328D3" w:rsidRPr="00463A13" w14:paraId="767A8F21" w14:textId="77777777" w:rsidTr="00ED68F8">
        <w:trPr>
          <w:trHeight w:val="300"/>
          <w:jc w:val="center"/>
        </w:trPr>
        <w:tc>
          <w:tcPr>
            <w:tcW w:w="1795" w:type="dxa"/>
            <w:shd w:val="clear" w:color="auto" w:fill="auto"/>
            <w:noWrap/>
            <w:vAlign w:val="bottom"/>
            <w:hideMark/>
          </w:tcPr>
          <w:p w14:paraId="76DBF36C" w14:textId="77777777" w:rsidR="002328D3" w:rsidRPr="00463A13" w:rsidRDefault="002328D3" w:rsidP="0074138C">
            <w:pPr>
              <w:spacing w:before="120"/>
              <w:jc w:val="left"/>
              <w:rPr>
                <w:color w:val="000000"/>
                <w:sz w:val="18"/>
                <w:szCs w:val="18"/>
              </w:rPr>
            </w:pPr>
            <w:r w:rsidRPr="00463A13">
              <w:rPr>
                <w:color w:val="000000"/>
                <w:sz w:val="18"/>
                <w:szCs w:val="18"/>
              </w:rPr>
              <w:t>Max Depth Distance</w:t>
            </w:r>
          </w:p>
        </w:tc>
        <w:tc>
          <w:tcPr>
            <w:tcW w:w="1530" w:type="dxa"/>
            <w:shd w:val="clear" w:color="auto" w:fill="auto"/>
            <w:noWrap/>
            <w:vAlign w:val="bottom"/>
            <w:hideMark/>
          </w:tcPr>
          <w:p w14:paraId="6F167370" w14:textId="77777777" w:rsidR="002328D3" w:rsidRPr="00463A13" w:rsidRDefault="002328D3" w:rsidP="0074138C">
            <w:pPr>
              <w:spacing w:before="120"/>
              <w:jc w:val="left"/>
              <w:rPr>
                <w:color w:val="000000"/>
                <w:sz w:val="18"/>
                <w:szCs w:val="18"/>
              </w:rPr>
            </w:pPr>
            <w:r w:rsidRPr="00463A13">
              <w:rPr>
                <w:color w:val="000000"/>
                <w:sz w:val="18"/>
                <w:szCs w:val="18"/>
              </w:rPr>
              <w:t>~4.5m</w:t>
            </w:r>
          </w:p>
        </w:tc>
        <w:tc>
          <w:tcPr>
            <w:tcW w:w="1715" w:type="dxa"/>
            <w:shd w:val="clear" w:color="auto" w:fill="auto"/>
            <w:noWrap/>
            <w:vAlign w:val="bottom"/>
            <w:hideMark/>
          </w:tcPr>
          <w:p w14:paraId="4B577D9B" w14:textId="77777777" w:rsidR="002328D3" w:rsidRPr="00463A13" w:rsidRDefault="002328D3" w:rsidP="0074138C">
            <w:pPr>
              <w:spacing w:before="120"/>
              <w:jc w:val="left"/>
              <w:rPr>
                <w:color w:val="000000"/>
                <w:sz w:val="18"/>
                <w:szCs w:val="18"/>
              </w:rPr>
            </w:pPr>
            <w:r w:rsidRPr="00463A13">
              <w:rPr>
                <w:color w:val="000000"/>
                <w:sz w:val="18"/>
                <w:szCs w:val="18"/>
              </w:rPr>
              <w:t>8m</w:t>
            </w:r>
          </w:p>
        </w:tc>
      </w:tr>
      <w:tr w:rsidR="002328D3" w:rsidRPr="00463A13" w14:paraId="7DC5810F" w14:textId="77777777" w:rsidTr="00ED68F8">
        <w:trPr>
          <w:trHeight w:val="300"/>
          <w:jc w:val="center"/>
        </w:trPr>
        <w:tc>
          <w:tcPr>
            <w:tcW w:w="1795" w:type="dxa"/>
            <w:shd w:val="clear" w:color="auto" w:fill="auto"/>
            <w:noWrap/>
            <w:vAlign w:val="bottom"/>
            <w:hideMark/>
          </w:tcPr>
          <w:p w14:paraId="56D1CD70" w14:textId="77777777" w:rsidR="002328D3" w:rsidRPr="00463A13" w:rsidRDefault="002328D3" w:rsidP="0074138C">
            <w:pPr>
              <w:spacing w:before="120"/>
              <w:jc w:val="left"/>
              <w:rPr>
                <w:color w:val="000000"/>
                <w:sz w:val="18"/>
                <w:szCs w:val="18"/>
              </w:rPr>
            </w:pPr>
            <w:r w:rsidRPr="00463A13">
              <w:rPr>
                <w:color w:val="000000"/>
                <w:sz w:val="18"/>
                <w:szCs w:val="18"/>
              </w:rPr>
              <w:t>Min Depth Distance</w:t>
            </w:r>
          </w:p>
        </w:tc>
        <w:tc>
          <w:tcPr>
            <w:tcW w:w="1530" w:type="dxa"/>
            <w:shd w:val="clear" w:color="auto" w:fill="auto"/>
            <w:noWrap/>
            <w:vAlign w:val="bottom"/>
            <w:hideMark/>
          </w:tcPr>
          <w:p w14:paraId="49C3239E" w14:textId="5B19B635" w:rsidR="002328D3" w:rsidRPr="00463A13" w:rsidRDefault="002328D3" w:rsidP="0074138C">
            <w:pPr>
              <w:spacing w:before="120"/>
              <w:jc w:val="left"/>
              <w:rPr>
                <w:color w:val="000000"/>
                <w:sz w:val="18"/>
                <w:szCs w:val="18"/>
              </w:rPr>
            </w:pPr>
            <w:r w:rsidRPr="00463A13">
              <w:rPr>
                <w:color w:val="000000"/>
                <w:sz w:val="18"/>
                <w:szCs w:val="18"/>
              </w:rPr>
              <w:t>40cm</w:t>
            </w:r>
          </w:p>
        </w:tc>
        <w:tc>
          <w:tcPr>
            <w:tcW w:w="1715" w:type="dxa"/>
            <w:shd w:val="clear" w:color="auto" w:fill="auto"/>
            <w:noWrap/>
            <w:vAlign w:val="bottom"/>
            <w:hideMark/>
          </w:tcPr>
          <w:p w14:paraId="5E3A4DBF" w14:textId="77777777" w:rsidR="002328D3" w:rsidRPr="00463A13" w:rsidRDefault="002328D3" w:rsidP="0074138C">
            <w:pPr>
              <w:spacing w:before="120"/>
              <w:jc w:val="left"/>
              <w:rPr>
                <w:color w:val="000000"/>
                <w:sz w:val="18"/>
                <w:szCs w:val="18"/>
              </w:rPr>
            </w:pPr>
            <w:r w:rsidRPr="00463A13">
              <w:rPr>
                <w:color w:val="000000"/>
                <w:sz w:val="18"/>
                <w:szCs w:val="18"/>
              </w:rPr>
              <w:t>50cm</w:t>
            </w:r>
          </w:p>
        </w:tc>
      </w:tr>
      <w:tr w:rsidR="002328D3" w:rsidRPr="00463A13" w14:paraId="3422791D" w14:textId="77777777" w:rsidTr="00ED68F8">
        <w:trPr>
          <w:trHeight w:val="300"/>
          <w:jc w:val="center"/>
        </w:trPr>
        <w:tc>
          <w:tcPr>
            <w:tcW w:w="1795" w:type="dxa"/>
            <w:shd w:val="clear" w:color="auto" w:fill="auto"/>
            <w:noWrap/>
            <w:vAlign w:val="bottom"/>
            <w:hideMark/>
          </w:tcPr>
          <w:p w14:paraId="1CF51323" w14:textId="77777777" w:rsidR="002328D3" w:rsidRPr="00463A13" w:rsidRDefault="002328D3" w:rsidP="0074138C">
            <w:pPr>
              <w:spacing w:before="120"/>
              <w:jc w:val="left"/>
              <w:rPr>
                <w:color w:val="000000"/>
                <w:sz w:val="18"/>
                <w:szCs w:val="18"/>
              </w:rPr>
            </w:pPr>
            <w:r w:rsidRPr="00463A13">
              <w:rPr>
                <w:color w:val="000000"/>
                <w:sz w:val="18"/>
                <w:szCs w:val="18"/>
              </w:rPr>
              <w:t>Depth Horizontal Field of View</w:t>
            </w:r>
          </w:p>
        </w:tc>
        <w:tc>
          <w:tcPr>
            <w:tcW w:w="1530" w:type="dxa"/>
            <w:shd w:val="clear" w:color="auto" w:fill="auto"/>
            <w:noWrap/>
            <w:vAlign w:val="bottom"/>
            <w:hideMark/>
          </w:tcPr>
          <w:p w14:paraId="00EBF4C5" w14:textId="77777777" w:rsidR="002328D3" w:rsidRPr="00463A13" w:rsidRDefault="002328D3" w:rsidP="0074138C">
            <w:pPr>
              <w:spacing w:before="120"/>
              <w:jc w:val="left"/>
              <w:rPr>
                <w:color w:val="000000"/>
                <w:sz w:val="18"/>
                <w:szCs w:val="18"/>
              </w:rPr>
            </w:pPr>
            <w:r w:rsidRPr="00463A13">
              <w:rPr>
                <w:color w:val="000000"/>
                <w:sz w:val="18"/>
                <w:szCs w:val="18"/>
              </w:rPr>
              <w:t>57 degrees</w:t>
            </w:r>
          </w:p>
        </w:tc>
        <w:tc>
          <w:tcPr>
            <w:tcW w:w="1715" w:type="dxa"/>
            <w:shd w:val="clear" w:color="auto" w:fill="auto"/>
            <w:noWrap/>
            <w:vAlign w:val="bottom"/>
            <w:hideMark/>
          </w:tcPr>
          <w:p w14:paraId="7719CEE1" w14:textId="77777777" w:rsidR="002328D3" w:rsidRPr="00463A13" w:rsidRDefault="002328D3" w:rsidP="0074138C">
            <w:pPr>
              <w:spacing w:before="120"/>
              <w:jc w:val="left"/>
              <w:rPr>
                <w:color w:val="000000"/>
                <w:sz w:val="18"/>
                <w:szCs w:val="18"/>
              </w:rPr>
            </w:pPr>
            <w:r w:rsidRPr="00463A13">
              <w:rPr>
                <w:color w:val="000000"/>
                <w:sz w:val="18"/>
                <w:szCs w:val="18"/>
              </w:rPr>
              <w:t>70 degrees</w:t>
            </w:r>
          </w:p>
        </w:tc>
      </w:tr>
      <w:tr w:rsidR="002328D3" w:rsidRPr="00463A13" w14:paraId="32D0D64D" w14:textId="77777777" w:rsidTr="00ED68F8">
        <w:trPr>
          <w:trHeight w:val="300"/>
          <w:jc w:val="center"/>
        </w:trPr>
        <w:tc>
          <w:tcPr>
            <w:tcW w:w="1795" w:type="dxa"/>
            <w:shd w:val="clear" w:color="auto" w:fill="auto"/>
            <w:noWrap/>
            <w:vAlign w:val="bottom"/>
            <w:hideMark/>
          </w:tcPr>
          <w:p w14:paraId="298D17CA" w14:textId="77777777" w:rsidR="002328D3" w:rsidRPr="00463A13" w:rsidRDefault="002328D3" w:rsidP="0074138C">
            <w:pPr>
              <w:spacing w:before="120"/>
              <w:jc w:val="left"/>
              <w:rPr>
                <w:color w:val="000000"/>
                <w:sz w:val="18"/>
                <w:szCs w:val="18"/>
              </w:rPr>
            </w:pPr>
            <w:r w:rsidRPr="00463A13">
              <w:rPr>
                <w:color w:val="000000"/>
                <w:sz w:val="18"/>
                <w:szCs w:val="18"/>
              </w:rPr>
              <w:t>Depth Vertical Field of View</w:t>
            </w:r>
          </w:p>
        </w:tc>
        <w:tc>
          <w:tcPr>
            <w:tcW w:w="1530" w:type="dxa"/>
            <w:shd w:val="clear" w:color="auto" w:fill="auto"/>
            <w:noWrap/>
            <w:vAlign w:val="bottom"/>
            <w:hideMark/>
          </w:tcPr>
          <w:p w14:paraId="24D67A73" w14:textId="77777777" w:rsidR="002328D3" w:rsidRPr="00463A13" w:rsidRDefault="002328D3" w:rsidP="0074138C">
            <w:pPr>
              <w:spacing w:before="120"/>
              <w:jc w:val="left"/>
              <w:rPr>
                <w:color w:val="000000"/>
                <w:sz w:val="18"/>
                <w:szCs w:val="18"/>
              </w:rPr>
            </w:pPr>
            <w:r w:rsidRPr="00463A13">
              <w:rPr>
                <w:color w:val="000000"/>
                <w:sz w:val="18"/>
                <w:szCs w:val="18"/>
              </w:rPr>
              <w:t>43 degrees</w:t>
            </w:r>
          </w:p>
        </w:tc>
        <w:tc>
          <w:tcPr>
            <w:tcW w:w="1715" w:type="dxa"/>
            <w:shd w:val="clear" w:color="auto" w:fill="auto"/>
            <w:noWrap/>
            <w:vAlign w:val="bottom"/>
            <w:hideMark/>
          </w:tcPr>
          <w:p w14:paraId="53244DFD" w14:textId="77777777" w:rsidR="002328D3" w:rsidRPr="00463A13" w:rsidRDefault="002328D3" w:rsidP="0074138C">
            <w:pPr>
              <w:spacing w:before="120"/>
              <w:jc w:val="left"/>
              <w:rPr>
                <w:color w:val="000000"/>
                <w:sz w:val="18"/>
                <w:szCs w:val="18"/>
              </w:rPr>
            </w:pPr>
            <w:r w:rsidRPr="00463A13">
              <w:rPr>
                <w:color w:val="000000"/>
                <w:sz w:val="18"/>
                <w:szCs w:val="18"/>
              </w:rPr>
              <w:t>60 degrees</w:t>
            </w:r>
          </w:p>
        </w:tc>
      </w:tr>
      <w:tr w:rsidR="002328D3" w:rsidRPr="00463A13" w14:paraId="64EE8846" w14:textId="77777777" w:rsidTr="00ED68F8">
        <w:trPr>
          <w:trHeight w:val="300"/>
          <w:jc w:val="center"/>
        </w:trPr>
        <w:tc>
          <w:tcPr>
            <w:tcW w:w="1795" w:type="dxa"/>
            <w:shd w:val="clear" w:color="auto" w:fill="auto"/>
            <w:noWrap/>
            <w:vAlign w:val="bottom"/>
            <w:hideMark/>
          </w:tcPr>
          <w:p w14:paraId="10BA1753" w14:textId="77777777" w:rsidR="002328D3" w:rsidRPr="00463A13" w:rsidRDefault="002328D3" w:rsidP="0074138C">
            <w:pPr>
              <w:spacing w:before="120"/>
              <w:jc w:val="left"/>
              <w:rPr>
                <w:color w:val="000000"/>
                <w:sz w:val="18"/>
                <w:szCs w:val="18"/>
              </w:rPr>
            </w:pPr>
            <w:r w:rsidRPr="00463A13">
              <w:rPr>
                <w:color w:val="000000"/>
                <w:sz w:val="18"/>
                <w:szCs w:val="18"/>
              </w:rPr>
              <w:t>Tilt Motor</w:t>
            </w:r>
          </w:p>
        </w:tc>
        <w:tc>
          <w:tcPr>
            <w:tcW w:w="1530" w:type="dxa"/>
            <w:shd w:val="clear" w:color="auto" w:fill="auto"/>
            <w:noWrap/>
            <w:vAlign w:val="bottom"/>
            <w:hideMark/>
          </w:tcPr>
          <w:p w14:paraId="4E1D8C57" w14:textId="77777777" w:rsidR="002328D3" w:rsidRPr="00463A13" w:rsidRDefault="002328D3" w:rsidP="0074138C">
            <w:pPr>
              <w:spacing w:before="120"/>
              <w:jc w:val="left"/>
              <w:rPr>
                <w:color w:val="000000"/>
                <w:sz w:val="18"/>
                <w:szCs w:val="18"/>
              </w:rPr>
            </w:pPr>
            <w:r w:rsidRPr="00463A13">
              <w:rPr>
                <w:color w:val="000000"/>
                <w:sz w:val="18"/>
                <w:szCs w:val="18"/>
              </w:rPr>
              <w:t>yes</w:t>
            </w:r>
          </w:p>
        </w:tc>
        <w:tc>
          <w:tcPr>
            <w:tcW w:w="1715" w:type="dxa"/>
            <w:shd w:val="clear" w:color="auto" w:fill="auto"/>
            <w:noWrap/>
            <w:vAlign w:val="bottom"/>
            <w:hideMark/>
          </w:tcPr>
          <w:p w14:paraId="5E9DC07E" w14:textId="77777777" w:rsidR="002328D3" w:rsidRPr="00463A13" w:rsidRDefault="002328D3" w:rsidP="0074138C">
            <w:pPr>
              <w:spacing w:before="120"/>
              <w:jc w:val="left"/>
              <w:rPr>
                <w:color w:val="000000"/>
                <w:sz w:val="18"/>
                <w:szCs w:val="18"/>
              </w:rPr>
            </w:pPr>
            <w:r w:rsidRPr="00463A13">
              <w:rPr>
                <w:color w:val="000000"/>
                <w:sz w:val="18"/>
                <w:szCs w:val="18"/>
              </w:rPr>
              <w:t>no</w:t>
            </w:r>
          </w:p>
        </w:tc>
      </w:tr>
      <w:tr w:rsidR="002328D3" w:rsidRPr="00463A13" w14:paraId="5511923C" w14:textId="77777777" w:rsidTr="00ED68F8">
        <w:trPr>
          <w:trHeight w:val="300"/>
          <w:jc w:val="center"/>
        </w:trPr>
        <w:tc>
          <w:tcPr>
            <w:tcW w:w="1795" w:type="dxa"/>
            <w:shd w:val="clear" w:color="auto" w:fill="auto"/>
            <w:noWrap/>
            <w:vAlign w:val="bottom"/>
            <w:hideMark/>
          </w:tcPr>
          <w:p w14:paraId="2DEED1DA" w14:textId="77777777" w:rsidR="002328D3" w:rsidRPr="00463A13" w:rsidRDefault="002328D3" w:rsidP="0074138C">
            <w:pPr>
              <w:spacing w:before="120"/>
              <w:jc w:val="left"/>
              <w:rPr>
                <w:color w:val="000000"/>
                <w:sz w:val="18"/>
                <w:szCs w:val="18"/>
              </w:rPr>
            </w:pPr>
            <w:r w:rsidRPr="00463A13">
              <w:rPr>
                <w:color w:val="000000"/>
                <w:sz w:val="18"/>
                <w:szCs w:val="18"/>
              </w:rPr>
              <w:t>Skeleton Joints Defined</w:t>
            </w:r>
          </w:p>
        </w:tc>
        <w:tc>
          <w:tcPr>
            <w:tcW w:w="1530" w:type="dxa"/>
            <w:shd w:val="clear" w:color="auto" w:fill="auto"/>
            <w:noWrap/>
            <w:vAlign w:val="bottom"/>
            <w:hideMark/>
          </w:tcPr>
          <w:p w14:paraId="3DF56BAA" w14:textId="77777777" w:rsidR="002328D3" w:rsidRPr="00463A13" w:rsidRDefault="002328D3" w:rsidP="0074138C">
            <w:pPr>
              <w:spacing w:before="120"/>
              <w:jc w:val="left"/>
              <w:rPr>
                <w:color w:val="000000"/>
                <w:sz w:val="18"/>
                <w:szCs w:val="18"/>
              </w:rPr>
            </w:pPr>
            <w:r w:rsidRPr="00463A13">
              <w:rPr>
                <w:color w:val="000000"/>
                <w:sz w:val="18"/>
                <w:szCs w:val="18"/>
              </w:rPr>
              <w:t>20 joints</w:t>
            </w:r>
          </w:p>
        </w:tc>
        <w:tc>
          <w:tcPr>
            <w:tcW w:w="1715" w:type="dxa"/>
            <w:shd w:val="clear" w:color="auto" w:fill="auto"/>
            <w:noWrap/>
            <w:vAlign w:val="bottom"/>
            <w:hideMark/>
          </w:tcPr>
          <w:p w14:paraId="0B303FF0" w14:textId="77777777" w:rsidR="002328D3" w:rsidRPr="00463A13" w:rsidRDefault="002328D3" w:rsidP="0074138C">
            <w:pPr>
              <w:spacing w:before="120"/>
              <w:jc w:val="left"/>
              <w:rPr>
                <w:color w:val="000000"/>
                <w:sz w:val="18"/>
                <w:szCs w:val="18"/>
              </w:rPr>
            </w:pPr>
            <w:r w:rsidRPr="00463A13">
              <w:rPr>
                <w:color w:val="000000"/>
                <w:sz w:val="18"/>
                <w:szCs w:val="18"/>
              </w:rPr>
              <w:t>25 joints</w:t>
            </w:r>
          </w:p>
        </w:tc>
      </w:tr>
      <w:tr w:rsidR="002328D3" w:rsidRPr="00463A13" w14:paraId="323BADFF" w14:textId="77777777" w:rsidTr="00ED68F8">
        <w:trPr>
          <w:trHeight w:val="300"/>
          <w:jc w:val="center"/>
        </w:trPr>
        <w:tc>
          <w:tcPr>
            <w:tcW w:w="1795" w:type="dxa"/>
            <w:shd w:val="clear" w:color="auto" w:fill="auto"/>
            <w:noWrap/>
            <w:vAlign w:val="bottom"/>
            <w:hideMark/>
          </w:tcPr>
          <w:p w14:paraId="1E23DC8B" w14:textId="77777777" w:rsidR="002328D3" w:rsidRPr="00463A13" w:rsidRDefault="002328D3" w:rsidP="0074138C">
            <w:pPr>
              <w:spacing w:before="120"/>
              <w:jc w:val="left"/>
              <w:rPr>
                <w:color w:val="000000"/>
                <w:sz w:val="18"/>
                <w:szCs w:val="18"/>
              </w:rPr>
            </w:pPr>
            <w:r w:rsidRPr="00463A13">
              <w:rPr>
                <w:color w:val="000000"/>
                <w:sz w:val="18"/>
                <w:szCs w:val="18"/>
              </w:rPr>
              <w:t>Full Skeleton Tracked</w:t>
            </w:r>
          </w:p>
        </w:tc>
        <w:tc>
          <w:tcPr>
            <w:tcW w:w="1530" w:type="dxa"/>
            <w:shd w:val="clear" w:color="auto" w:fill="auto"/>
            <w:noWrap/>
            <w:vAlign w:val="bottom"/>
            <w:hideMark/>
          </w:tcPr>
          <w:p w14:paraId="60D084AE" w14:textId="77777777" w:rsidR="002328D3" w:rsidRPr="00463A13" w:rsidRDefault="002328D3" w:rsidP="0074138C">
            <w:pPr>
              <w:spacing w:before="120"/>
              <w:jc w:val="left"/>
              <w:rPr>
                <w:color w:val="000000"/>
                <w:sz w:val="18"/>
                <w:szCs w:val="18"/>
              </w:rPr>
            </w:pPr>
            <w:r w:rsidRPr="00463A13">
              <w:rPr>
                <w:color w:val="000000"/>
                <w:sz w:val="18"/>
                <w:szCs w:val="18"/>
              </w:rPr>
              <w:t>2</w:t>
            </w:r>
          </w:p>
        </w:tc>
        <w:tc>
          <w:tcPr>
            <w:tcW w:w="1715" w:type="dxa"/>
            <w:shd w:val="clear" w:color="auto" w:fill="auto"/>
            <w:noWrap/>
            <w:vAlign w:val="bottom"/>
            <w:hideMark/>
          </w:tcPr>
          <w:p w14:paraId="3A7EEC4A" w14:textId="77777777" w:rsidR="002328D3" w:rsidRPr="00463A13" w:rsidRDefault="002328D3" w:rsidP="0074138C">
            <w:pPr>
              <w:spacing w:before="120"/>
              <w:jc w:val="left"/>
              <w:rPr>
                <w:color w:val="000000"/>
                <w:sz w:val="18"/>
                <w:szCs w:val="18"/>
              </w:rPr>
            </w:pPr>
            <w:r w:rsidRPr="00463A13">
              <w:rPr>
                <w:color w:val="000000"/>
                <w:sz w:val="18"/>
                <w:szCs w:val="18"/>
              </w:rPr>
              <w:t>6</w:t>
            </w:r>
          </w:p>
        </w:tc>
      </w:tr>
      <w:tr w:rsidR="002328D3" w:rsidRPr="00463A13" w14:paraId="61D90E01" w14:textId="77777777" w:rsidTr="00ED68F8">
        <w:trPr>
          <w:trHeight w:val="300"/>
          <w:jc w:val="center"/>
        </w:trPr>
        <w:tc>
          <w:tcPr>
            <w:tcW w:w="1795" w:type="dxa"/>
            <w:shd w:val="clear" w:color="auto" w:fill="auto"/>
            <w:noWrap/>
            <w:vAlign w:val="bottom"/>
            <w:hideMark/>
          </w:tcPr>
          <w:p w14:paraId="368EE4AE" w14:textId="77777777" w:rsidR="002328D3" w:rsidRPr="00463A13" w:rsidRDefault="002328D3" w:rsidP="0074138C">
            <w:pPr>
              <w:spacing w:before="120"/>
              <w:jc w:val="left"/>
              <w:rPr>
                <w:color w:val="000000"/>
                <w:sz w:val="18"/>
                <w:szCs w:val="18"/>
              </w:rPr>
            </w:pPr>
            <w:r w:rsidRPr="00463A13">
              <w:rPr>
                <w:color w:val="000000"/>
                <w:sz w:val="18"/>
                <w:szCs w:val="18"/>
              </w:rPr>
              <w:t>USB Standard</w:t>
            </w:r>
          </w:p>
        </w:tc>
        <w:tc>
          <w:tcPr>
            <w:tcW w:w="1530" w:type="dxa"/>
            <w:shd w:val="clear" w:color="auto" w:fill="auto"/>
            <w:noWrap/>
            <w:vAlign w:val="bottom"/>
            <w:hideMark/>
          </w:tcPr>
          <w:p w14:paraId="22E7C745" w14:textId="77777777" w:rsidR="002328D3" w:rsidRPr="00463A13" w:rsidRDefault="002328D3" w:rsidP="0074138C">
            <w:pPr>
              <w:spacing w:before="120"/>
              <w:jc w:val="left"/>
              <w:rPr>
                <w:color w:val="000000"/>
                <w:sz w:val="18"/>
                <w:szCs w:val="18"/>
              </w:rPr>
            </w:pPr>
            <w:r w:rsidRPr="00463A13">
              <w:rPr>
                <w:color w:val="000000"/>
                <w:sz w:val="18"/>
                <w:szCs w:val="18"/>
              </w:rPr>
              <w:t>2.0</w:t>
            </w:r>
          </w:p>
        </w:tc>
        <w:tc>
          <w:tcPr>
            <w:tcW w:w="1715" w:type="dxa"/>
            <w:shd w:val="clear" w:color="auto" w:fill="auto"/>
            <w:noWrap/>
            <w:vAlign w:val="bottom"/>
            <w:hideMark/>
          </w:tcPr>
          <w:p w14:paraId="30D476A9" w14:textId="77777777" w:rsidR="002328D3" w:rsidRPr="00463A13" w:rsidRDefault="002328D3" w:rsidP="0074138C">
            <w:pPr>
              <w:spacing w:before="120"/>
              <w:jc w:val="left"/>
              <w:rPr>
                <w:color w:val="000000"/>
                <w:sz w:val="18"/>
                <w:szCs w:val="18"/>
              </w:rPr>
            </w:pPr>
            <w:r w:rsidRPr="00463A13">
              <w:rPr>
                <w:color w:val="000000"/>
                <w:sz w:val="18"/>
                <w:szCs w:val="18"/>
              </w:rPr>
              <w:t>3.0</w:t>
            </w:r>
          </w:p>
        </w:tc>
      </w:tr>
      <w:tr w:rsidR="002328D3" w:rsidRPr="00463A13" w14:paraId="70CABF55" w14:textId="77777777" w:rsidTr="00ED68F8">
        <w:trPr>
          <w:trHeight w:val="300"/>
          <w:jc w:val="center"/>
        </w:trPr>
        <w:tc>
          <w:tcPr>
            <w:tcW w:w="1795" w:type="dxa"/>
            <w:shd w:val="clear" w:color="auto" w:fill="auto"/>
            <w:noWrap/>
            <w:vAlign w:val="bottom"/>
            <w:hideMark/>
          </w:tcPr>
          <w:p w14:paraId="5EFB29AF" w14:textId="77777777" w:rsidR="002328D3" w:rsidRPr="00463A13" w:rsidRDefault="002328D3" w:rsidP="0074138C">
            <w:pPr>
              <w:spacing w:before="120"/>
              <w:jc w:val="left"/>
              <w:rPr>
                <w:color w:val="000000"/>
                <w:sz w:val="18"/>
                <w:szCs w:val="18"/>
              </w:rPr>
            </w:pPr>
            <w:r w:rsidRPr="00463A13">
              <w:rPr>
                <w:color w:val="000000"/>
                <w:sz w:val="18"/>
                <w:szCs w:val="18"/>
              </w:rPr>
              <w:t>Supported OS</w:t>
            </w:r>
          </w:p>
        </w:tc>
        <w:tc>
          <w:tcPr>
            <w:tcW w:w="1530" w:type="dxa"/>
            <w:shd w:val="clear" w:color="auto" w:fill="auto"/>
            <w:noWrap/>
            <w:vAlign w:val="bottom"/>
            <w:hideMark/>
          </w:tcPr>
          <w:p w14:paraId="647AF8F0" w14:textId="046FEB58" w:rsidR="002328D3" w:rsidRPr="00463A13" w:rsidRDefault="002328D3" w:rsidP="0074138C">
            <w:pPr>
              <w:spacing w:before="120"/>
              <w:jc w:val="left"/>
              <w:rPr>
                <w:color w:val="000000"/>
                <w:sz w:val="18"/>
                <w:szCs w:val="18"/>
              </w:rPr>
            </w:pPr>
            <w:r w:rsidRPr="00463A13">
              <w:rPr>
                <w:color w:val="000000"/>
                <w:sz w:val="18"/>
                <w:szCs w:val="18"/>
              </w:rPr>
              <w:t>Windows 7, 8</w:t>
            </w:r>
          </w:p>
        </w:tc>
        <w:tc>
          <w:tcPr>
            <w:tcW w:w="1715" w:type="dxa"/>
            <w:shd w:val="clear" w:color="auto" w:fill="auto"/>
            <w:noWrap/>
            <w:vAlign w:val="bottom"/>
            <w:hideMark/>
          </w:tcPr>
          <w:p w14:paraId="5CACEB46" w14:textId="77777777" w:rsidR="002328D3" w:rsidRPr="00463A13" w:rsidRDefault="002328D3" w:rsidP="0074138C">
            <w:pPr>
              <w:spacing w:before="120"/>
              <w:jc w:val="left"/>
              <w:rPr>
                <w:color w:val="000000"/>
                <w:sz w:val="18"/>
                <w:szCs w:val="18"/>
              </w:rPr>
            </w:pPr>
            <w:r w:rsidRPr="00463A13">
              <w:rPr>
                <w:color w:val="000000"/>
                <w:sz w:val="18"/>
                <w:szCs w:val="18"/>
              </w:rPr>
              <w:t>Win 8 or higher</w:t>
            </w:r>
          </w:p>
        </w:tc>
      </w:tr>
    </w:tbl>
    <w:p w14:paraId="4C642D2F" w14:textId="2B8F331D" w:rsidR="00652AC6" w:rsidRPr="002A32D3" w:rsidRDefault="00724B0B" w:rsidP="00463A13">
      <w:pPr>
        <w:pStyle w:val="Caption"/>
        <w:spacing w:before="120" w:after="0"/>
        <w:rPr>
          <w:sz w:val="2"/>
        </w:rPr>
      </w:pPr>
      <w:r w:rsidRPr="008F4797">
        <w:rPr>
          <w:sz w:val="16"/>
        </w:rPr>
        <w:t>Table</w:t>
      </w:r>
      <w:r w:rsidR="001931A0" w:rsidRPr="008F4797">
        <w:rPr>
          <w:sz w:val="16"/>
          <w:lang w:val="vi-VN"/>
        </w:rPr>
        <w:t xml:space="preserve"> 1: </w:t>
      </w:r>
      <w:r w:rsidR="00652AC6" w:rsidRPr="008F4797">
        <w:rPr>
          <w:sz w:val="16"/>
        </w:rPr>
        <w:t xml:space="preserve">Technical information </w:t>
      </w:r>
      <w:r w:rsidR="002E108E" w:rsidRPr="008F4797">
        <w:rPr>
          <w:sz w:val="16"/>
        </w:rPr>
        <w:t>o</w:t>
      </w:r>
      <w:r w:rsidR="00652AC6" w:rsidRPr="008F4797">
        <w:rPr>
          <w:sz w:val="16"/>
        </w:rPr>
        <w:t>f Kinect v1 and Kinect v2</w:t>
      </w:r>
    </w:p>
    <w:p w14:paraId="13D71AB2" w14:textId="0D7120FC" w:rsidR="00510456" w:rsidRDefault="00FD59DD" w:rsidP="0074138C">
      <w:pPr>
        <w:spacing w:before="120"/>
        <w:ind w:firstLine="360"/>
        <w:jc w:val="both"/>
        <w:rPr>
          <w:rFonts w:eastAsia="MS Mincho"/>
        </w:rPr>
      </w:pPr>
      <w:r w:rsidRPr="00FD59DD">
        <w:rPr>
          <w:rFonts w:eastAsia="MS Mincho"/>
        </w:rPr>
        <w:t>Kinect v</w:t>
      </w:r>
      <w:r w:rsidR="00BC3B89">
        <w:rPr>
          <w:rFonts w:eastAsia="MS Mincho"/>
        </w:rPr>
        <w:t xml:space="preserve">ersion </w:t>
      </w:r>
      <w:r w:rsidRPr="00FD59DD">
        <w:rPr>
          <w:rFonts w:eastAsia="MS Mincho"/>
        </w:rPr>
        <w:t xml:space="preserve">2 can </w:t>
      </w:r>
      <w:r w:rsidR="0047675D">
        <w:rPr>
          <w:rFonts w:eastAsia="MS Mincho"/>
        </w:rPr>
        <w:t>handle</w:t>
      </w:r>
      <w:r w:rsidRPr="00FD59DD">
        <w:rPr>
          <w:rFonts w:eastAsia="MS Mincho"/>
        </w:rPr>
        <w:t xml:space="preserve"> 2 gigabytes of data per second, USB 3 provides almost 10x faster </w:t>
      </w:r>
      <w:r w:rsidR="00126505">
        <w:rPr>
          <w:rFonts w:eastAsia="MS Mincho"/>
        </w:rPr>
        <w:t>bandwidth</w:t>
      </w:r>
      <w:r w:rsidRPr="00FD59DD">
        <w:rPr>
          <w:rFonts w:eastAsia="MS Mincho"/>
        </w:rPr>
        <w:t xml:space="preserve"> for the data transfer, 60% wider field of visi</w:t>
      </w:r>
      <w:r>
        <w:rPr>
          <w:rFonts w:eastAsia="MS Mincho"/>
        </w:rPr>
        <w:t xml:space="preserve">on, and can detect and track 25 </w:t>
      </w:r>
      <w:r w:rsidRPr="00FD59DD">
        <w:rPr>
          <w:rFonts w:eastAsia="MS Mincho"/>
        </w:rPr>
        <w:t>joints from 6 people’s bodies including thumbs. In comparison, the Kinect v1 could only track 20 joints from 2 people.</w:t>
      </w:r>
      <w:r>
        <w:rPr>
          <w:rFonts w:eastAsia="MS Mincho"/>
        </w:rPr>
        <w:t xml:space="preserve"> </w:t>
      </w:r>
      <w:r w:rsidRPr="00FD59DD">
        <w:rPr>
          <w:rFonts w:eastAsia="MS Mincho"/>
        </w:rPr>
        <w:t>The Kinect v1.0 device doesn’t have the fidelity to individually track fingers and stretching and shrinking with hands and arms but the Kinect v2 has these capabilities.</w:t>
      </w:r>
      <w:r>
        <w:rPr>
          <w:rFonts w:eastAsia="MS Mincho"/>
        </w:rPr>
        <w:t xml:space="preserve"> For these reasons,</w:t>
      </w:r>
      <w:r w:rsidR="00126505">
        <w:rPr>
          <w:rFonts w:eastAsia="MS Mincho"/>
        </w:rPr>
        <w:t xml:space="preserve"> we ch</w:t>
      </w:r>
      <w:r>
        <w:rPr>
          <w:rFonts w:eastAsia="MS Mincho"/>
        </w:rPr>
        <w:t xml:space="preserve">ose the Kinect v2 to be our main gesture-detecting sensor to reduce </w:t>
      </w:r>
      <w:r w:rsidR="00126505">
        <w:rPr>
          <w:rFonts w:eastAsia="MS Mincho"/>
        </w:rPr>
        <w:t>wrong-</w:t>
      </w:r>
      <w:r>
        <w:rPr>
          <w:rFonts w:eastAsia="MS Mincho"/>
        </w:rPr>
        <w:t xml:space="preserve">gesture </w:t>
      </w:r>
      <w:r w:rsidR="00126505">
        <w:rPr>
          <w:rFonts w:eastAsia="MS Mincho"/>
        </w:rPr>
        <w:t>detections.</w:t>
      </w:r>
    </w:p>
    <w:p w14:paraId="480B2A81" w14:textId="0E290086" w:rsidR="00896B4E" w:rsidRDefault="00896B4E" w:rsidP="0074138C">
      <w:pPr>
        <w:spacing w:before="120"/>
        <w:jc w:val="left"/>
        <w:rPr>
          <w:rFonts w:eastAsia="MS Mincho"/>
        </w:rPr>
      </w:pPr>
      <w:r>
        <w:rPr>
          <w:noProof/>
        </w:rPr>
        <w:drawing>
          <wp:inline distT="0" distB="0" distL="0" distR="0" wp14:anchorId="5605D44B" wp14:editId="395D1922">
            <wp:extent cx="3200400" cy="1944370"/>
            <wp:effectExtent l="0" t="0" r="0" b="0"/>
            <wp:docPr id="5" name="Picture 5" descr="Kinect 1 and Kinect 2 Resolution 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Kinect 1 and Kinect 2 Resolution Comparis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944370"/>
                    </a:xfrm>
                    <a:prstGeom prst="rect">
                      <a:avLst/>
                    </a:prstGeom>
                    <a:noFill/>
                    <a:ln>
                      <a:noFill/>
                    </a:ln>
                  </pic:spPr>
                </pic:pic>
              </a:graphicData>
            </a:graphic>
          </wp:inline>
        </w:drawing>
      </w:r>
    </w:p>
    <w:p w14:paraId="4C20AB6B" w14:textId="5D5C6042" w:rsidR="00896B4E" w:rsidRPr="00896B4E" w:rsidRDefault="00896B4E" w:rsidP="0074138C">
      <w:pPr>
        <w:pStyle w:val="Caption"/>
        <w:spacing w:before="120" w:after="0"/>
        <w:rPr>
          <w:i w:val="0"/>
          <w:sz w:val="16"/>
        </w:rPr>
      </w:pPr>
      <w:r w:rsidRPr="008F4797">
        <w:rPr>
          <w:sz w:val="16"/>
        </w:rPr>
        <w:t>Figure 1</w:t>
      </w:r>
      <w:r w:rsidRPr="008F4797">
        <w:rPr>
          <w:sz w:val="16"/>
          <w:lang w:val="vi-VN"/>
        </w:rPr>
        <w:t>:</w:t>
      </w:r>
      <w:r w:rsidRPr="008F4797">
        <w:rPr>
          <w:sz w:val="16"/>
        </w:rPr>
        <w:t xml:space="preserve"> The difference between the qualities of image captured by the Kinect v1 and Kinect v2 </w:t>
      </w:r>
      <w:r w:rsidRPr="008F4797">
        <w:rPr>
          <w:sz w:val="16"/>
        </w:rPr>
        <w:fldChar w:fldCharType="begin"/>
      </w:r>
      <w:r w:rsidRPr="008F4797">
        <w:rPr>
          <w:sz w:val="16"/>
        </w:rPr>
        <w:instrText xml:space="preserve"> ADDIN ZOTERO_ITEM CSL_CITATION {"citationID":"x0O3yagI","properties":{"formattedCitation":"[8]","plainCitation":"[8]","noteIndex":0},"citationItems":[{"id":55,"uris":["http://zotero.org/users/5242825/items/IN9IZX9F"],"uri":["http://zotero.org/users/5242825/items/IN9IZX9F"],"itemData":{"id":55,"type":"webpage","title":"How Does The Kinect 2 Compare To The Kinect 1?","container-title":"Zugara","abstract":"Zugara has been part of the Kinect 2 beta program since late last year and we can attest to the vast improvements available for the next generation Kinect 2","URL":"http://zugara.com/how-does-the-kinect-2-compare-to-the-kinect-1","language":"en-US","issued":{"date-parts":[["2014",6,12]]},"accessed":{"date-parts":[["2018",11,21]]}}}],"schema":"https://github.com/citation-style-language/schema/raw/master/csl-citation.json"} </w:instrText>
      </w:r>
      <w:r w:rsidRPr="008F4797">
        <w:rPr>
          <w:sz w:val="16"/>
        </w:rPr>
        <w:fldChar w:fldCharType="separate"/>
      </w:r>
      <w:r w:rsidRPr="008F4797">
        <w:rPr>
          <w:sz w:val="16"/>
        </w:rPr>
        <w:t>[8]</w:t>
      </w:r>
      <w:r w:rsidRPr="008F4797">
        <w:rPr>
          <w:sz w:val="16"/>
        </w:rPr>
        <w:fldChar w:fldCharType="end"/>
      </w:r>
    </w:p>
    <w:p w14:paraId="18FEC482" w14:textId="3072E409" w:rsidR="00594E00" w:rsidRPr="008C7B92" w:rsidRDefault="00594E00" w:rsidP="00463A13">
      <w:pPr>
        <w:pStyle w:val="ListParagraph"/>
        <w:numPr>
          <w:ilvl w:val="0"/>
          <w:numId w:val="21"/>
        </w:numPr>
        <w:spacing w:before="120"/>
        <w:ind w:left="270" w:hanging="270"/>
        <w:jc w:val="both"/>
        <w:rPr>
          <w:i/>
        </w:rPr>
      </w:pPr>
      <w:r w:rsidRPr="008C7B92">
        <w:rPr>
          <w:i/>
        </w:rPr>
        <w:t xml:space="preserve">Structure and </w:t>
      </w:r>
      <w:r w:rsidR="008129A9" w:rsidRPr="008C7B92">
        <w:rPr>
          <w:i/>
        </w:rPr>
        <w:t xml:space="preserve">operational principles of </w:t>
      </w:r>
      <w:r w:rsidR="005D082A" w:rsidRPr="008C7B92">
        <w:rPr>
          <w:i/>
        </w:rPr>
        <w:t xml:space="preserve">the </w:t>
      </w:r>
      <w:r w:rsidR="008129A9" w:rsidRPr="008C7B92">
        <w:rPr>
          <w:i/>
        </w:rPr>
        <w:t>Kin</w:t>
      </w:r>
      <w:r w:rsidRPr="008C7B92">
        <w:rPr>
          <w:i/>
        </w:rPr>
        <w:t>e</w:t>
      </w:r>
      <w:r w:rsidR="008129A9" w:rsidRPr="008C7B92">
        <w:rPr>
          <w:i/>
        </w:rPr>
        <w:t>c</w:t>
      </w:r>
      <w:r w:rsidRPr="008C7B92">
        <w:rPr>
          <w:i/>
        </w:rPr>
        <w:t>t v2</w:t>
      </w:r>
    </w:p>
    <w:p w14:paraId="2621CE8A" w14:textId="560A82BB" w:rsidR="00EF66E1" w:rsidRDefault="0017544E" w:rsidP="0074138C">
      <w:pPr>
        <w:spacing w:before="120"/>
        <w:ind w:firstLine="270"/>
        <w:jc w:val="both"/>
      </w:pPr>
      <w:r>
        <w:t xml:space="preserve">For the hardware, </w:t>
      </w:r>
      <w:r w:rsidR="00074AEB">
        <w:t>the Kinect v2 has 2 division</w:t>
      </w:r>
      <w:r w:rsidR="00B71FEF">
        <w:fldChar w:fldCharType="begin"/>
      </w:r>
      <w:r w:rsidR="00B71FEF">
        <w:instrText xml:space="preserve"> ADDIN ZOTERO_ITEM CSL_CITATION {"citationID":"jD9RJGdV","properties":{"formattedCitation":"[1]","plainCitation":"[1]","noteIndex":0},"citationItems":[{"id":26,"uris":["http://zotero.org/users/5242825/items/MA5Y4E3I"],"uri":["http://zotero.org/users/5242825/items/MA5Y4E3I"],"itemData":{"id":26,"type":"post-weblog","title":"The difference between Kinect v2 and v1","container-title":"The Ghost Howls","abstract":"Yesterday we of Immotionar have announced the support of Kinect v1 for our full-body virtual reality system. To implement it,","URL":"https://skarredghost.com/2016/12/02/the-difference-between-kinect-v2-and-v1/","language":"en-US","author":[{"literal":"Skarredghost"}],"issued":{"date-parts":[["2016",12,2]]},"accessed":{"date-parts":[["2018",10,29]]}}}],"schema":"https://github.com/citation-style-language/schema/raw/master/csl-citation.json"} </w:instrText>
      </w:r>
      <w:r w:rsidR="00B71FEF">
        <w:fldChar w:fldCharType="separate"/>
      </w:r>
      <w:r w:rsidR="00B71FEF" w:rsidRPr="00B71FEF">
        <w:t>[1]</w:t>
      </w:r>
      <w:r w:rsidR="00B71FEF">
        <w:fldChar w:fldCharType="end"/>
      </w:r>
      <w:r w:rsidR="00074AEB">
        <w:t>: the depth and the color. The depth division has two sensor</w:t>
      </w:r>
      <w:r w:rsidR="003A3CD1">
        <w:rPr>
          <w:lang w:val="vi-VN"/>
        </w:rPr>
        <w:t>s</w:t>
      </w:r>
      <w:r w:rsidR="00074AEB">
        <w:t>: an infrared (IR) light and a depth image CMOS. Using the Light Coding Algorithm, the Kinect v2 can</w:t>
      </w:r>
      <w:r w:rsidR="00AF4047">
        <w:t xml:space="preserve"> capture and create a depth map. The Kinect sensor can also draw a skeleton</w:t>
      </w:r>
      <w:r w:rsidR="00074AEB">
        <w:t xml:space="preserve"> </w:t>
      </w:r>
      <w:r w:rsidR="00AF4047">
        <w:t xml:space="preserve">graph from </w:t>
      </w:r>
      <w:r w:rsidR="005D073D">
        <w:t xml:space="preserve">the </w:t>
      </w:r>
      <w:r w:rsidR="00AF4047">
        <w:t xml:space="preserve">depth map. </w:t>
      </w:r>
      <w:r w:rsidR="00074AEB">
        <w:t>The color division has a color image CMOS to capture color images and data</w:t>
      </w:r>
      <w:r w:rsidR="0027437C">
        <w:t>. Using data captured from the senso</w:t>
      </w:r>
      <w:r w:rsidR="00C03EFD">
        <w:t xml:space="preserve">r, the </w:t>
      </w:r>
      <w:r w:rsidR="00DA5E95">
        <w:t xml:space="preserve">processor then </w:t>
      </w:r>
      <w:r w:rsidR="00730A1A">
        <w:t>use</w:t>
      </w:r>
      <w:r w:rsidR="003A3CD1">
        <w:rPr>
          <w:lang w:val="vi-VN"/>
        </w:rPr>
        <w:t>d</w:t>
      </w:r>
      <w:r w:rsidR="00730A1A">
        <w:t xml:space="preserve"> special algorithms to </w:t>
      </w:r>
      <w:r w:rsidR="00DA5E95">
        <w:t>process</w:t>
      </w:r>
      <w:r w:rsidR="00730A1A">
        <w:t xml:space="preserve"> data. </w:t>
      </w:r>
      <w:r w:rsidR="00C03EFD">
        <w:t>With</w:t>
      </w:r>
      <w:r w:rsidR="00DA5E95">
        <w:t xml:space="preserve"> the</w:t>
      </w:r>
      <w:r w:rsidR="00C03EFD">
        <w:t xml:space="preserve"> given Kinect libraries in the Kinect SDK, we can program it, extract </w:t>
      </w:r>
      <w:r w:rsidR="00730A1A">
        <w:t>processed</w:t>
      </w:r>
      <w:r w:rsidR="00C03EFD">
        <w:t xml:space="preserve"> data for our own purposes</w:t>
      </w:r>
      <w:r w:rsidR="002744E5">
        <w:t xml:space="preserve"> and</w:t>
      </w:r>
      <w:r w:rsidR="00C03EFD">
        <w:t xml:space="preserve"> in this case, control the Microsoft </w:t>
      </w:r>
      <w:r w:rsidR="009A377D">
        <w:t>PowerPoint</w:t>
      </w:r>
      <w:r w:rsidR="00C03EFD">
        <w:t xml:space="preserve"> presentations</w:t>
      </w:r>
      <w:r w:rsidR="00DA5E95">
        <w:t>.</w:t>
      </w:r>
      <w:r w:rsidR="006B640D" w:rsidRPr="006B640D">
        <w:rPr>
          <w:noProof/>
        </w:rPr>
        <w:t xml:space="preserve"> </w:t>
      </w:r>
    </w:p>
    <w:p w14:paraId="03B83CEC" w14:textId="7F727FF7" w:rsidR="00EF66E1" w:rsidRDefault="007928D0" w:rsidP="0074138C">
      <w:pPr>
        <w:spacing w:before="120"/>
        <w:ind w:firstLine="270"/>
        <w:jc w:val="both"/>
      </w:pPr>
      <w:r>
        <w:rPr>
          <w:noProof/>
        </w:rPr>
        <w:drawing>
          <wp:anchor distT="0" distB="0" distL="114300" distR="114300" simplePos="0" relativeHeight="251655168" behindDoc="1" locked="0" layoutInCell="1" allowOverlap="1" wp14:anchorId="7B5F6688" wp14:editId="2482AC4D">
            <wp:simplePos x="0" y="0"/>
            <wp:positionH relativeFrom="column">
              <wp:align>right</wp:align>
            </wp:positionH>
            <wp:positionV relativeFrom="paragraph">
              <wp:posOffset>78105</wp:posOffset>
            </wp:positionV>
            <wp:extent cx="3200400" cy="1768891"/>
            <wp:effectExtent l="0" t="0" r="0" b="3175"/>
            <wp:wrapNone/>
            <wp:docPr id="13" name="Picture 13" descr="Káº¿t quáº£ hÃ¬nh áº£nh cho cáº¥u trÃºc kin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áº¿t quáº£ hÃ¬nh áº£nh cho cáº¥u trÃºc kin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1768891"/>
                    </a:xfrm>
                    <a:prstGeom prst="rect">
                      <a:avLst/>
                    </a:prstGeom>
                    <a:noFill/>
                    <a:ln>
                      <a:noFill/>
                    </a:ln>
                  </pic:spPr>
                </pic:pic>
              </a:graphicData>
            </a:graphic>
          </wp:anchor>
        </w:drawing>
      </w:r>
    </w:p>
    <w:p w14:paraId="6E9EACAB" w14:textId="71DE0AF6" w:rsidR="00172655" w:rsidRDefault="00172655" w:rsidP="0074138C">
      <w:pPr>
        <w:keepNext/>
        <w:spacing w:before="120"/>
        <w:jc w:val="both"/>
        <w:rPr>
          <w:noProof/>
        </w:rPr>
      </w:pPr>
    </w:p>
    <w:p w14:paraId="72BDAC4E" w14:textId="77777777" w:rsidR="00D0568D" w:rsidRDefault="00D0568D" w:rsidP="0074138C">
      <w:pPr>
        <w:keepNext/>
        <w:spacing w:before="120"/>
        <w:jc w:val="both"/>
      </w:pPr>
    </w:p>
    <w:p w14:paraId="78DF52D6" w14:textId="77777777" w:rsidR="00D0568D" w:rsidRDefault="00D0568D" w:rsidP="0074138C">
      <w:pPr>
        <w:keepNext/>
        <w:spacing w:before="120"/>
        <w:jc w:val="both"/>
      </w:pPr>
    </w:p>
    <w:p w14:paraId="20761EF9" w14:textId="77777777" w:rsidR="00D0568D" w:rsidRDefault="00D0568D" w:rsidP="0074138C">
      <w:pPr>
        <w:keepNext/>
        <w:spacing w:before="120"/>
        <w:jc w:val="both"/>
      </w:pPr>
    </w:p>
    <w:p w14:paraId="7E3DCA23" w14:textId="77777777" w:rsidR="00D0568D" w:rsidRDefault="00D0568D" w:rsidP="0074138C">
      <w:pPr>
        <w:keepNext/>
        <w:spacing w:before="120"/>
        <w:jc w:val="both"/>
      </w:pPr>
    </w:p>
    <w:p w14:paraId="1665833F" w14:textId="77777777" w:rsidR="00D0568D" w:rsidRDefault="00D0568D" w:rsidP="0074138C">
      <w:pPr>
        <w:keepNext/>
        <w:spacing w:before="120"/>
        <w:jc w:val="both"/>
      </w:pPr>
    </w:p>
    <w:p w14:paraId="22478EFC" w14:textId="77777777" w:rsidR="00D0568D" w:rsidRDefault="00D0568D" w:rsidP="0074138C">
      <w:pPr>
        <w:keepNext/>
        <w:spacing w:before="120"/>
        <w:jc w:val="both"/>
      </w:pPr>
    </w:p>
    <w:p w14:paraId="7BEF856A" w14:textId="7C3A3C97" w:rsidR="00172655" w:rsidRDefault="00172655" w:rsidP="0074138C">
      <w:pPr>
        <w:pStyle w:val="Caption"/>
        <w:spacing w:before="120" w:after="0"/>
      </w:pPr>
      <w:r w:rsidRPr="00B12CA7">
        <w:t xml:space="preserve">Figure 2: </w:t>
      </w:r>
      <w:r w:rsidR="00A75169">
        <w:t>The structure of the Kinect</w:t>
      </w:r>
    </w:p>
    <w:p w14:paraId="42574155" w14:textId="3CFD0871" w:rsidR="00A378A6" w:rsidRDefault="00DB165D" w:rsidP="00A75169">
      <w:pPr>
        <w:spacing w:before="120"/>
        <w:ind w:firstLine="270"/>
        <w:jc w:val="both"/>
      </w:pPr>
      <w:r w:rsidRPr="00DB165D">
        <w:t xml:space="preserve">The software is what makes the Kinect a breakthrough device. Developers for the Kinect gathered an incredible amount of data regarding motion-capture of actual moving things in real-life scenarios. Processing </w:t>
      </w:r>
      <w:r w:rsidR="001B7BA1" w:rsidRPr="00DB165D">
        <w:t>all</w:t>
      </w:r>
      <w:r w:rsidRPr="00DB165D">
        <w:t xml:space="preserve"> this data using a special artificial intelligence machine-learning algorithm allows the Kinect to map the visual data it collects to models representing people of different backgrounds (age, height, gender, body type, clothing and more)</w:t>
      </w:r>
      <w:r>
        <w:t>.</w:t>
      </w:r>
    </w:p>
    <w:p w14:paraId="5E565F38" w14:textId="34F125B7" w:rsidR="00D46EB9" w:rsidRPr="00896B4E" w:rsidRDefault="0023146E" w:rsidP="00463A13">
      <w:pPr>
        <w:pStyle w:val="ListParagraph"/>
        <w:numPr>
          <w:ilvl w:val="0"/>
          <w:numId w:val="21"/>
        </w:numPr>
        <w:spacing w:before="120"/>
        <w:ind w:left="270" w:hanging="270"/>
        <w:jc w:val="both"/>
        <w:rPr>
          <w:i/>
        </w:rPr>
      </w:pPr>
      <w:r w:rsidRPr="00E568EA">
        <w:rPr>
          <w:i/>
        </w:rPr>
        <w:t>Introduce the Light Coding algorithm</w:t>
      </w:r>
    </w:p>
    <w:p w14:paraId="141DEB9A" w14:textId="53127D5D" w:rsidR="0023146E" w:rsidRPr="00896B4E" w:rsidRDefault="0023146E" w:rsidP="0074138C">
      <w:pPr>
        <w:spacing w:before="120"/>
        <w:ind w:firstLine="270"/>
        <w:jc w:val="both"/>
        <w:rPr>
          <w:i/>
        </w:rPr>
      </w:pPr>
      <w:r w:rsidRPr="00FD59DD">
        <w:t>Kinect uses a Light Coding algorithm</w:t>
      </w:r>
      <w:r>
        <w:fldChar w:fldCharType="begin"/>
      </w:r>
      <w:r>
        <w:instrText xml:space="preserve"> ADDIN ZOTERO_ITEM CSL_CITATION {"citationID":"eOPUfWcq","properties":{"formattedCitation":"[10]","plainCitation":"[10]","noteIndex":0},"citationItems":[{"id":49,"uris":["http://zotero.org/users/5242825/items/79QI45L3"],"uri":["http://zotero.org/users/5242825/items/79QI45L3"],"itemData":{"id":49,"type":"paper-conference","title":"Touch versus In-Air Hand Gestures: Evaluating the Acceptance by Seniors of Human-Robot Interaction","container-title":"Ambient Intelligence","collection-title":"Lecture Notes in Computer Science","publisher":"Springer Berlin Heidelberg","page":"309-313","source":"Springer Link","abstract":"Do elderly people have a preference between performing in-air gestures or pressing screen buttons to interact with an assistive robot? This study attempts to provide answers to this question by measuring the level of acceptance, performance as well as knowledge of both interaction modalities during a scenario where elderly participants interacted with an assistive robot. Two interaction modalities were compared; in-air gestures and touch. A scenario has been chosen in which the elderly people perform exercises in order to improve lifestyle behavior. The seniors in this scenario stand in front of the assistive robot. The robot displays several exercises on the robot screen. After each successfully performed exercise the senior navigates to the next or previous exercise. No significant differences were found between the interaction modalities on the technology acceptance measures on effort, ease, anxiety, performance and attitude. The results on these measures were very high for both interaction modalities, indicating that both modalities were accepted by the elderly people. In a final interview participants reacted more positive on the use of in-air gestures.","ISBN":"978-3-642-25167-2","shortTitle":"Touch versus In-Air Hand Gestures","language":"en","author":[{"family":"Znagui Hassani","given":"Anouar"},{"family":"Dijk","given":"Betsy","non-dropping-particle":"van"},{"family":"Ludden","given":"Geke"},{"family":"Eertink","given":"Henk"}],"editor":[{"family":"Keyson","given":"David V."},{"family":"Maher","given":"Mary Lou"},{"family":"Streitz","given":"Norbert"},{"family":"Cheok","given":"Adrian"},{"family":"Augusto","given":"Juan Carlos"},{"family":"Wichert","given":"Reiner"},{"family":"Englebienne","given":"Gwenn"},{"family":"Aghajan","given":"Hamid"},{"family":"Kröse","given":"Ben J. A."}],"issued":{"date-parts":[["2011"]]}}}],"schema":"https://github.com/citation-style-language/schema/raw/master/csl-citation.json"} </w:instrText>
      </w:r>
      <w:r>
        <w:fldChar w:fldCharType="separate"/>
      </w:r>
      <w:r w:rsidRPr="00EB138F">
        <w:t>[10]</w:t>
      </w:r>
      <w:r>
        <w:fldChar w:fldCharType="end"/>
      </w:r>
      <w:r w:rsidRPr="00FD59DD">
        <w:t xml:space="preserve"> to recognize gestures. </w:t>
      </w:r>
      <w:r w:rsidRPr="00DF47F9">
        <w:rPr>
          <w:rFonts w:eastAsia="Georgia"/>
        </w:rPr>
        <w:t xml:space="preserve">Kinect is, deep down, a structured light scanner, meaning that it projects an infrared pattern (so invisible for us). </w:t>
      </w:r>
      <w:r w:rsidRPr="00FD59DD">
        <w:t xml:space="preserve">First, it projects a known pattern (speckles) in near-infrared light. Then an IR (infrared) camera observers the scene. Bases on the projection generated by a diffuser and diffractive element of IR light, the Kinect uses a special algorithm to create a depth map. </w:t>
      </w:r>
    </w:p>
    <w:p w14:paraId="79DFF6EC" w14:textId="45021747" w:rsidR="00594E00" w:rsidRDefault="002544FF" w:rsidP="00463A13">
      <w:pPr>
        <w:pStyle w:val="ListParagraph"/>
        <w:numPr>
          <w:ilvl w:val="1"/>
          <w:numId w:val="13"/>
        </w:numPr>
        <w:spacing w:before="120"/>
        <w:ind w:left="360" w:hanging="378"/>
        <w:jc w:val="both"/>
        <w:rPr>
          <w:i/>
        </w:rPr>
      </w:pPr>
      <w:r w:rsidRPr="002544FF">
        <w:rPr>
          <w:i/>
        </w:rPr>
        <w:t>Presentation contents on holographic</w:t>
      </w:r>
    </w:p>
    <w:p w14:paraId="08EB83D8" w14:textId="0CFE52EB" w:rsidR="00D912DB" w:rsidRDefault="001000AF" w:rsidP="0074138C">
      <w:pPr>
        <w:spacing w:before="120"/>
        <w:ind w:firstLine="270"/>
        <w:jc w:val="both"/>
      </w:pPr>
      <w:r w:rsidRPr="001000AF">
        <w:t>Holography is a technique that allows the light scattered from an object to be recorded and later reconstructed so that it appears as if the object is in the same position relative to the recording medium as it was when recorded.</w:t>
      </w:r>
      <w:r w:rsidR="00D912DB">
        <w:t xml:space="preserve"> </w:t>
      </w:r>
      <w:r w:rsidRPr="001000AF">
        <w:t>There are many new technologies applied for holographic, so there are many types of holograms: transmission holograms, white light reflection holograms, multiple channel holograms, real image holograms</w:t>
      </w:r>
      <w:r w:rsidR="00D912DB">
        <w:fldChar w:fldCharType="begin"/>
      </w:r>
      <w:r w:rsidR="00EB138F">
        <w:instrText xml:space="preserve"> ADDIN ZOTERO_ITEM CSL_CITATION {"citationID":"2AK2lKMy","properties":{"formattedCitation":"[11]","plainCitation":"[11]","noteIndex":0},"citationItems":[{"id":39,"uris":["http://zotero.org/users/5242825/items/8FZFTDTN"],"uri":["http://zotero.org/users/5242825/items/8FZFTDTN"],"itemData":{"id":39,"type":"webpage","title":"What are the different types of holography? How did each evolve? - Quora","URL":"https://www.quora.com/What-are-the-different-types-of-holography-How-did-each-evolve","accessed":{"date-parts":[["2018",11,9]]}}}],"schema":"https://github.com/citation-style-language/schema/raw/master/csl-citation.json"} </w:instrText>
      </w:r>
      <w:r w:rsidR="00D912DB">
        <w:fldChar w:fldCharType="separate"/>
      </w:r>
      <w:r w:rsidR="00EB138F" w:rsidRPr="00EB138F">
        <w:t>[11]</w:t>
      </w:r>
      <w:r w:rsidR="00D912DB">
        <w:fldChar w:fldCharType="end"/>
      </w:r>
      <w:r w:rsidRPr="001000AF">
        <w:t>.</w:t>
      </w:r>
    </w:p>
    <w:p w14:paraId="3412F75B" w14:textId="43E87626" w:rsidR="001000AF" w:rsidRPr="006829A7" w:rsidRDefault="00B54BA8" w:rsidP="0074138C">
      <w:pPr>
        <w:spacing w:before="120"/>
        <w:ind w:firstLine="360"/>
        <w:jc w:val="both"/>
      </w:pPr>
      <w:r w:rsidRPr="00B54BA8">
        <w:t>In this research, we used holograms with four sides and one bottom</w:t>
      </w:r>
      <w:r>
        <w:t xml:space="preserve">. </w:t>
      </w:r>
      <w:r w:rsidR="00D912DB" w:rsidRPr="00D912DB">
        <w:t>Depending on the presentation conditions, the size of the holographic will change flexibly to meet the needs of many subjects.</w:t>
      </w:r>
    </w:p>
    <w:p w14:paraId="663B74D4" w14:textId="77777777" w:rsidR="000C187E" w:rsidRPr="00CB1404" w:rsidRDefault="000C187E" w:rsidP="000C187E">
      <w:pPr>
        <w:pStyle w:val="Heading1"/>
        <w:jc w:val="left"/>
      </w:pPr>
      <w:r>
        <w:t>plan implementation</w:t>
      </w:r>
    </w:p>
    <w:p w14:paraId="559FA443" w14:textId="1039712B" w:rsidR="005A6A4D" w:rsidRPr="00AB5313" w:rsidRDefault="005A6A4D" w:rsidP="00463A13">
      <w:pPr>
        <w:pStyle w:val="ListParagraph"/>
        <w:numPr>
          <w:ilvl w:val="0"/>
          <w:numId w:val="28"/>
        </w:numPr>
        <w:spacing w:before="120"/>
        <w:ind w:left="270" w:hanging="270"/>
        <w:jc w:val="left"/>
        <w:rPr>
          <w:i/>
        </w:rPr>
      </w:pPr>
      <w:r w:rsidRPr="00AB5313">
        <w:rPr>
          <w:i/>
        </w:rPr>
        <w:t>The structure of the system</w:t>
      </w:r>
    </w:p>
    <w:p w14:paraId="0D5049F4" w14:textId="14AE2BF6" w:rsidR="0009546A" w:rsidRPr="00FD59DD" w:rsidRDefault="000B7436" w:rsidP="00D0568D">
      <w:pPr>
        <w:spacing w:before="120"/>
        <w:ind w:firstLine="360"/>
        <w:jc w:val="both"/>
      </w:pPr>
      <w:r>
        <w:t xml:space="preserve">As we can from </w:t>
      </w:r>
      <w:r w:rsidR="00EC7F91">
        <w:t>figure</w:t>
      </w:r>
      <w:r>
        <w:t xml:space="preserve"> </w:t>
      </w:r>
      <w:r w:rsidR="00B54BA8">
        <w:t>3</w:t>
      </w:r>
      <w:r>
        <w:t>, Kinect is a</w:t>
      </w:r>
      <w:r w:rsidR="00862ACE">
        <w:t>n</w:t>
      </w:r>
      <w:r>
        <w:t xml:space="preserve"> </w:t>
      </w:r>
      <w:r w:rsidR="00C61922">
        <w:t>input device</w:t>
      </w:r>
      <w:r>
        <w:t xml:space="preserve">. After </w:t>
      </w:r>
      <w:r w:rsidR="00C61922">
        <w:t xml:space="preserve">the data </w:t>
      </w:r>
      <w:r>
        <w:t xml:space="preserve">had </w:t>
      </w:r>
      <w:r w:rsidR="00C61922">
        <w:t>been processed by the program, the computer execute</w:t>
      </w:r>
      <w:r w:rsidR="00902437">
        <w:t>s</w:t>
      </w:r>
      <w:r w:rsidR="00C61922">
        <w:t xml:space="preserve"> the instructions and then </w:t>
      </w:r>
      <w:r w:rsidR="00902437">
        <w:t>controls</w:t>
      </w:r>
      <w:r w:rsidR="00C61922">
        <w:t xml:space="preserve"> the objects (</w:t>
      </w:r>
      <w:r w:rsidR="00902437">
        <w:t>Power</w:t>
      </w:r>
      <w:r w:rsidR="00C61922">
        <w:t>Point slides).  Projector, laptop’s screen,</w:t>
      </w:r>
      <w:r w:rsidR="00862ACE">
        <w:t xml:space="preserve"> </w:t>
      </w:r>
      <w:r w:rsidR="00F9091E">
        <w:t>holographic</w:t>
      </w:r>
      <w:r w:rsidR="00C61922">
        <w:t>, et</w:t>
      </w:r>
      <w:r w:rsidR="00862ACE">
        <w:t>c.</w:t>
      </w:r>
      <w:r w:rsidR="00C61922">
        <w:t xml:space="preserve"> are output devices that display PowerPoint presentations. In this system, the controlling presentation function is configured and include the following actions:</w:t>
      </w:r>
    </w:p>
    <w:p w14:paraId="1B2CA6B0" w14:textId="28F217DE" w:rsidR="00C61922" w:rsidRDefault="00C61922" w:rsidP="0074138C">
      <w:pPr>
        <w:pStyle w:val="ListParagraph"/>
        <w:numPr>
          <w:ilvl w:val="0"/>
          <w:numId w:val="22"/>
        </w:numPr>
        <w:spacing w:before="120"/>
        <w:ind w:left="630" w:hanging="270"/>
        <w:jc w:val="both"/>
      </w:pPr>
      <w:r>
        <w:t>Change animations/slides (previous animation, next animation</w:t>
      </w:r>
      <w:r w:rsidR="00862ACE">
        <w:t xml:space="preserve">, first slide, </w:t>
      </w:r>
      <w:r>
        <w:t>last slide</w:t>
      </w:r>
      <w:r w:rsidR="00862ACE">
        <w:t>,</w:t>
      </w:r>
      <w:r w:rsidR="009A377D">
        <w:t xml:space="preserve"> </w:t>
      </w:r>
      <w:r w:rsidR="00862ACE">
        <w:t>etc</w:t>
      </w:r>
      <w:r w:rsidR="00815246">
        <w:t>.</w:t>
      </w:r>
      <w:r>
        <w:t>)</w:t>
      </w:r>
    </w:p>
    <w:p w14:paraId="2C34FEEB" w14:textId="5AFCB7DB" w:rsidR="00C61922" w:rsidRDefault="00862ACE" w:rsidP="0074138C">
      <w:pPr>
        <w:pStyle w:val="ListParagraph"/>
        <w:numPr>
          <w:ilvl w:val="0"/>
          <w:numId w:val="22"/>
        </w:numPr>
        <w:spacing w:before="120"/>
        <w:ind w:left="630" w:hanging="270"/>
        <w:jc w:val="both"/>
      </w:pPr>
      <w:r>
        <w:t>Taking note when presenting</w:t>
      </w:r>
    </w:p>
    <w:p w14:paraId="1C6F2FB0" w14:textId="278CE8FA" w:rsidR="001E5029" w:rsidRDefault="00344A92" w:rsidP="001E5029">
      <w:pPr>
        <w:pStyle w:val="ListParagraph"/>
        <w:numPr>
          <w:ilvl w:val="0"/>
          <w:numId w:val="22"/>
        </w:numPr>
        <w:spacing w:before="120"/>
        <w:ind w:left="630" w:hanging="270"/>
        <w:jc w:val="both"/>
      </w:pPr>
      <w:r>
        <w:rPr>
          <w:noProof/>
        </w:rPr>
        <w:drawing>
          <wp:anchor distT="0" distB="0" distL="114300" distR="114300" simplePos="0" relativeHeight="251666432" behindDoc="1" locked="0" layoutInCell="1" allowOverlap="1" wp14:anchorId="7EE3058A" wp14:editId="2C80A293">
            <wp:simplePos x="0" y="0"/>
            <wp:positionH relativeFrom="column">
              <wp:posOffset>0</wp:posOffset>
            </wp:positionH>
            <wp:positionV relativeFrom="paragraph">
              <wp:posOffset>79214</wp:posOffset>
            </wp:positionV>
            <wp:extent cx="3199130" cy="1881505"/>
            <wp:effectExtent l="0" t="0" r="1270" b="4445"/>
            <wp:wrapNone/>
            <wp:docPr id="4" name="Picture 4" descr="https://scontent.fvca1-1.fna.fbcdn.net/v/t1.15752-9/45727181_296548234530918_4974790087003865088_n.png?_nc_cat=108&amp;_nc_ht=scontent.fvca1-1.fna&amp;oh=a7af006e988c78e58aac7d0c06ddf26a&amp;oe=5C85315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vca1-1.fna.fbcdn.net/v/t1.15752-9/45727181_296548234530918_4974790087003865088_n.png?_nc_cat=108&amp;_nc_ht=scontent.fvca1-1.fna&amp;oh=a7af006e988c78e58aac7d0c06ddf26a&amp;oe=5C85315C"/>
                    <pic:cNvPicPr>
                      <a:picLocks noChangeAspect="1" noChangeArrowheads="1"/>
                    </pic:cNvPicPr>
                  </pic:nvPicPr>
                  <pic:blipFill rotWithShape="1">
                    <a:blip r:embed="rId10">
                      <a:extLst>
                        <a:ext uri="{28A0092B-C50C-407E-A947-70E740481C1C}">
                          <a14:useLocalDpi xmlns:a14="http://schemas.microsoft.com/office/drawing/2010/main" val="0"/>
                        </a:ext>
                      </a:extLst>
                    </a:blip>
                    <a:srcRect l="794" t="1059" r="1389"/>
                    <a:stretch/>
                  </pic:blipFill>
                  <pic:spPr bwMode="auto">
                    <a:xfrm>
                      <a:off x="0" y="0"/>
                      <a:ext cx="3199130" cy="1881505"/>
                    </a:xfrm>
                    <a:prstGeom prst="rect">
                      <a:avLst/>
                    </a:prstGeom>
                    <a:noFill/>
                    <a:ln>
                      <a:noFill/>
                    </a:ln>
                    <a:extLst>
                      <a:ext uri="{53640926-AAD7-44D8-BBD7-CCE9431645EC}">
                        <a14:shadowObscured xmlns:a14="http://schemas.microsoft.com/office/drawing/2010/main"/>
                      </a:ext>
                    </a:extLst>
                  </pic:spPr>
                </pic:pic>
              </a:graphicData>
            </a:graphic>
          </wp:anchor>
        </w:drawing>
      </w:r>
      <w:r w:rsidR="00862ACE">
        <w:t>Laser pointer</w:t>
      </w:r>
    </w:p>
    <w:p w14:paraId="77161D2C" w14:textId="59E05B08" w:rsidR="001E5029" w:rsidRDefault="001E5029" w:rsidP="001E5029">
      <w:pPr>
        <w:pStyle w:val="ListParagraph"/>
        <w:spacing w:before="120"/>
        <w:ind w:left="630"/>
        <w:jc w:val="both"/>
      </w:pPr>
    </w:p>
    <w:p w14:paraId="03D8F449" w14:textId="77777777" w:rsidR="00D0568D" w:rsidRDefault="00D0568D" w:rsidP="001E5029">
      <w:pPr>
        <w:pStyle w:val="ListParagraph"/>
        <w:spacing w:before="120"/>
        <w:ind w:left="630"/>
        <w:jc w:val="both"/>
      </w:pPr>
    </w:p>
    <w:p w14:paraId="010ADBC1" w14:textId="77777777" w:rsidR="00D0568D" w:rsidRDefault="00D0568D" w:rsidP="001E5029">
      <w:pPr>
        <w:pStyle w:val="ListParagraph"/>
        <w:spacing w:before="120"/>
        <w:ind w:left="630"/>
        <w:jc w:val="both"/>
      </w:pPr>
    </w:p>
    <w:p w14:paraId="5E764688" w14:textId="77777777" w:rsidR="00D0568D" w:rsidRDefault="00D0568D" w:rsidP="001E5029">
      <w:pPr>
        <w:pStyle w:val="ListParagraph"/>
        <w:spacing w:before="120"/>
        <w:ind w:left="630"/>
        <w:jc w:val="both"/>
      </w:pPr>
    </w:p>
    <w:p w14:paraId="1CAAA9B2" w14:textId="77777777" w:rsidR="00D0568D" w:rsidRDefault="00D0568D" w:rsidP="001E5029">
      <w:pPr>
        <w:pStyle w:val="ListParagraph"/>
        <w:spacing w:before="120"/>
        <w:ind w:left="630"/>
        <w:jc w:val="both"/>
      </w:pPr>
    </w:p>
    <w:p w14:paraId="6B71A492" w14:textId="77777777" w:rsidR="00D0568D" w:rsidRDefault="00D0568D" w:rsidP="001E5029">
      <w:pPr>
        <w:pStyle w:val="ListParagraph"/>
        <w:spacing w:before="120"/>
        <w:ind w:left="630"/>
        <w:jc w:val="both"/>
      </w:pPr>
    </w:p>
    <w:p w14:paraId="41226C88" w14:textId="77777777" w:rsidR="00D0568D" w:rsidRDefault="00D0568D" w:rsidP="001E5029">
      <w:pPr>
        <w:pStyle w:val="ListParagraph"/>
        <w:spacing w:before="120"/>
        <w:ind w:left="630"/>
        <w:jc w:val="both"/>
      </w:pPr>
    </w:p>
    <w:p w14:paraId="05CA7EC8" w14:textId="77777777" w:rsidR="00D0568D" w:rsidRDefault="00D0568D" w:rsidP="001E5029">
      <w:pPr>
        <w:pStyle w:val="ListParagraph"/>
        <w:spacing w:before="120"/>
        <w:ind w:left="630"/>
        <w:jc w:val="both"/>
      </w:pPr>
    </w:p>
    <w:p w14:paraId="5D7C043F" w14:textId="77777777" w:rsidR="00D0568D" w:rsidRDefault="00D0568D" w:rsidP="001E5029">
      <w:pPr>
        <w:pStyle w:val="ListParagraph"/>
        <w:spacing w:before="120"/>
        <w:ind w:left="630"/>
        <w:jc w:val="both"/>
      </w:pPr>
    </w:p>
    <w:p w14:paraId="31E43F01" w14:textId="77777777" w:rsidR="00D0568D" w:rsidRDefault="00D0568D" w:rsidP="001E5029">
      <w:pPr>
        <w:pStyle w:val="ListParagraph"/>
        <w:spacing w:before="120"/>
        <w:ind w:left="630"/>
        <w:jc w:val="both"/>
      </w:pPr>
    </w:p>
    <w:p w14:paraId="48C51C89" w14:textId="4D6AD3FF" w:rsidR="00A75169" w:rsidRDefault="00A75169" w:rsidP="00A75169">
      <w:pPr>
        <w:pStyle w:val="Caption"/>
        <w:spacing w:before="120" w:after="0"/>
      </w:pPr>
      <w:r>
        <w:t xml:space="preserve">Figure 3: </w:t>
      </w:r>
      <w:r w:rsidRPr="00B12CA7">
        <w:t>System diagram</w:t>
      </w:r>
    </w:p>
    <w:p w14:paraId="7575BE39" w14:textId="77777777" w:rsidR="00A75169" w:rsidRDefault="00A75169" w:rsidP="001E5029">
      <w:pPr>
        <w:pStyle w:val="ListParagraph"/>
        <w:spacing w:before="120"/>
        <w:ind w:left="630"/>
        <w:jc w:val="both"/>
      </w:pPr>
    </w:p>
    <w:p w14:paraId="5F815025" w14:textId="04E33B10" w:rsidR="004D77E5" w:rsidRDefault="004D77E5" w:rsidP="001E5029">
      <w:pPr>
        <w:pStyle w:val="ListParagraph"/>
        <w:numPr>
          <w:ilvl w:val="0"/>
          <w:numId w:val="27"/>
        </w:numPr>
        <w:spacing w:after="120"/>
        <w:ind w:left="270" w:hanging="270"/>
        <w:jc w:val="left"/>
        <w:rPr>
          <w:i/>
        </w:rPr>
      </w:pPr>
      <w:r w:rsidRPr="004D77E5">
        <w:rPr>
          <w:i/>
        </w:rPr>
        <w:t>Conventions of the gestures</w:t>
      </w:r>
    </w:p>
    <w:p w14:paraId="7940F6BF" w14:textId="77777777" w:rsidR="00896B4E" w:rsidRDefault="00896B4E" w:rsidP="0074138C">
      <w:pPr>
        <w:keepNext/>
        <w:spacing w:before="120"/>
      </w:pPr>
      <w:r>
        <w:rPr>
          <w:i/>
          <w:noProof/>
        </w:rPr>
        <w:drawing>
          <wp:inline distT="0" distB="0" distL="0" distR="0" wp14:anchorId="48C3F0C5" wp14:editId="3052C97D">
            <wp:extent cx="2880000" cy="172664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9494" r="9624" b="24044"/>
                    <a:stretch/>
                  </pic:blipFill>
                  <pic:spPr bwMode="auto">
                    <a:xfrm>
                      <a:off x="0" y="0"/>
                      <a:ext cx="2880000" cy="1726649"/>
                    </a:xfrm>
                    <a:prstGeom prst="rect">
                      <a:avLst/>
                    </a:prstGeom>
                    <a:noFill/>
                    <a:ln>
                      <a:noFill/>
                    </a:ln>
                    <a:extLst>
                      <a:ext uri="{53640926-AAD7-44D8-BBD7-CCE9431645EC}">
                        <a14:shadowObscured xmlns:a14="http://schemas.microsoft.com/office/drawing/2010/main"/>
                      </a:ext>
                    </a:extLst>
                  </pic:spPr>
                </pic:pic>
              </a:graphicData>
            </a:graphic>
          </wp:inline>
        </w:drawing>
      </w:r>
    </w:p>
    <w:p w14:paraId="4E211911" w14:textId="2D2F24B7" w:rsidR="00F24061" w:rsidRDefault="00896B4E" w:rsidP="0074138C">
      <w:pPr>
        <w:pStyle w:val="Caption"/>
        <w:spacing w:before="120" w:after="0"/>
        <w:rPr>
          <w:i w:val="0"/>
        </w:rPr>
      </w:pPr>
      <w:r>
        <w:t>Figure 4</w:t>
      </w:r>
      <w:r w:rsidRPr="00F35AEB">
        <w:t>: Describe gestures which perform next animation or previous animation in the slide</w:t>
      </w:r>
    </w:p>
    <w:p w14:paraId="3543027F" w14:textId="333A20B9" w:rsidR="000F44E5" w:rsidRDefault="00531396" w:rsidP="0074138C">
      <w:pPr>
        <w:keepNext/>
        <w:spacing w:before="120"/>
      </w:pPr>
      <w:r>
        <w:rPr>
          <w:noProof/>
        </w:rPr>
        <mc:AlternateContent>
          <mc:Choice Requires="wps">
            <w:drawing>
              <wp:anchor distT="0" distB="0" distL="114300" distR="114300" simplePos="0" relativeHeight="251652096" behindDoc="0" locked="0" layoutInCell="1" allowOverlap="1" wp14:anchorId="77347970" wp14:editId="1A07D118">
                <wp:simplePos x="0" y="0"/>
                <wp:positionH relativeFrom="column">
                  <wp:posOffset>3423285</wp:posOffset>
                </wp:positionH>
                <wp:positionV relativeFrom="paragraph">
                  <wp:posOffset>-4724</wp:posOffset>
                </wp:positionV>
                <wp:extent cx="32004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2004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37376B" id="Straight Connector 1"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55pt,-.35pt" to="521.5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" strokecolor="black [3213]" strokeweight=".25pt">
                <v:stroke joinstyle="miter"/>
              </v:line>
            </w:pict>
          </mc:Fallback>
        </mc:AlternateContent>
      </w:r>
      <w:r w:rsidR="00D0482D">
        <w:rPr>
          <w:noProof/>
        </w:rPr>
        <w:drawing>
          <wp:inline distT="0" distB="0" distL="0" distR="0" wp14:anchorId="75799EFB" wp14:editId="520B15E0">
            <wp:extent cx="2880000" cy="16423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18-11-09_032927.png"/>
                    <pic:cNvPicPr/>
                  </pic:nvPicPr>
                  <pic:blipFill rotWithShape="1">
                    <a:blip r:embed="rId12"/>
                    <a:srcRect l="12020" t="-1" r="11583" b="22421"/>
                    <a:stretch/>
                  </pic:blipFill>
                  <pic:spPr bwMode="auto">
                    <a:xfrm>
                      <a:off x="0" y="0"/>
                      <a:ext cx="2880000" cy="1642360"/>
                    </a:xfrm>
                    <a:prstGeom prst="rect">
                      <a:avLst/>
                    </a:prstGeom>
                    <a:ln>
                      <a:noFill/>
                    </a:ln>
                    <a:extLst>
                      <a:ext uri="{53640926-AAD7-44D8-BBD7-CCE9431645EC}">
                        <a14:shadowObscured xmlns:a14="http://schemas.microsoft.com/office/drawing/2010/main"/>
                      </a:ext>
                    </a:extLst>
                  </pic:spPr>
                </pic:pic>
              </a:graphicData>
            </a:graphic>
          </wp:inline>
        </w:drawing>
      </w:r>
    </w:p>
    <w:p w14:paraId="57ABEA84" w14:textId="01197054" w:rsidR="00896B4E" w:rsidRDefault="000F44E5" w:rsidP="0074138C">
      <w:pPr>
        <w:pStyle w:val="Caption"/>
        <w:spacing w:before="120" w:after="0"/>
      </w:pPr>
      <w:r>
        <w:t>Figure 5</w:t>
      </w:r>
      <w:r w:rsidRPr="00031C88">
        <w:t>: Describe the gesture which performs return to the first slide</w:t>
      </w:r>
    </w:p>
    <w:p w14:paraId="2A03FBF5" w14:textId="77777777" w:rsidR="00D7002F" w:rsidRDefault="00D7002F" w:rsidP="0074138C">
      <w:pPr>
        <w:keepNext/>
        <w:spacing w:before="120"/>
      </w:pPr>
      <w:r>
        <w:rPr>
          <w:noProof/>
        </w:rPr>
        <w:drawing>
          <wp:inline distT="0" distB="0" distL="0" distR="0" wp14:anchorId="5D424D03" wp14:editId="5F49F851">
            <wp:extent cx="2880000" cy="169172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8-11-09_033003.png"/>
                    <pic:cNvPicPr/>
                  </pic:nvPicPr>
                  <pic:blipFill rotWithShape="1">
                    <a:blip r:embed="rId13"/>
                    <a:srcRect l="12065" r="12414" b="21044"/>
                    <a:stretch/>
                  </pic:blipFill>
                  <pic:spPr bwMode="auto">
                    <a:xfrm>
                      <a:off x="0" y="0"/>
                      <a:ext cx="2880000" cy="1691720"/>
                    </a:xfrm>
                    <a:prstGeom prst="rect">
                      <a:avLst/>
                    </a:prstGeom>
                    <a:ln>
                      <a:noFill/>
                    </a:ln>
                    <a:extLst>
                      <a:ext uri="{53640926-AAD7-44D8-BBD7-CCE9431645EC}">
                        <a14:shadowObscured xmlns:a14="http://schemas.microsoft.com/office/drawing/2010/main"/>
                      </a:ext>
                    </a:extLst>
                  </pic:spPr>
                </pic:pic>
              </a:graphicData>
            </a:graphic>
          </wp:inline>
        </w:drawing>
      </w:r>
    </w:p>
    <w:p w14:paraId="7E5E4A85" w14:textId="71ADCF9C" w:rsidR="00D0482D" w:rsidRDefault="00D7002F" w:rsidP="0074138C">
      <w:pPr>
        <w:pStyle w:val="Caption"/>
        <w:spacing w:before="120" w:after="0"/>
      </w:pPr>
      <w:r>
        <w:t>Figure 6</w:t>
      </w:r>
      <w:r w:rsidRPr="0068395B">
        <w:t>: Describe the gesture which performs go to last page</w:t>
      </w:r>
    </w:p>
    <w:p w14:paraId="0807B24E" w14:textId="77777777" w:rsidR="00474668" w:rsidRDefault="00D7002F" w:rsidP="0074138C">
      <w:pPr>
        <w:keepNext/>
        <w:spacing w:before="120"/>
      </w:pPr>
      <w:r>
        <w:rPr>
          <w:noProof/>
        </w:rPr>
        <w:drawing>
          <wp:inline distT="0" distB="0" distL="0" distR="0" wp14:anchorId="4662AAE9" wp14:editId="399E2248">
            <wp:extent cx="2880000" cy="14301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12969" b="24444"/>
                    <a:stretch/>
                  </pic:blipFill>
                  <pic:spPr bwMode="auto">
                    <a:xfrm>
                      <a:off x="0" y="0"/>
                      <a:ext cx="2880000" cy="1430158"/>
                    </a:xfrm>
                    <a:prstGeom prst="rect">
                      <a:avLst/>
                    </a:prstGeom>
                    <a:noFill/>
                    <a:ln>
                      <a:noFill/>
                    </a:ln>
                    <a:extLst>
                      <a:ext uri="{53640926-AAD7-44D8-BBD7-CCE9431645EC}">
                        <a14:shadowObscured xmlns:a14="http://schemas.microsoft.com/office/drawing/2010/main"/>
                      </a:ext>
                    </a:extLst>
                  </pic:spPr>
                </pic:pic>
              </a:graphicData>
            </a:graphic>
          </wp:inline>
        </w:drawing>
      </w:r>
    </w:p>
    <w:p w14:paraId="579ADF82" w14:textId="2992F356" w:rsidR="00D7002F" w:rsidRDefault="00474668" w:rsidP="0074138C">
      <w:pPr>
        <w:pStyle w:val="Caption"/>
        <w:spacing w:before="120" w:after="0"/>
      </w:pPr>
      <w:r>
        <w:t>Figure 7</w:t>
      </w:r>
      <w:r w:rsidRPr="007D66B1">
        <w:t>: Describe the gesture which performs take note on the slide</w:t>
      </w:r>
    </w:p>
    <w:p w14:paraId="2AFB3405" w14:textId="77777777" w:rsidR="00474668" w:rsidRDefault="00474668" w:rsidP="0074138C">
      <w:pPr>
        <w:keepNext/>
        <w:spacing w:before="120"/>
      </w:pPr>
      <w:r>
        <w:rPr>
          <w:noProof/>
        </w:rPr>
        <w:drawing>
          <wp:inline distT="0" distB="0" distL="0" distR="0" wp14:anchorId="2BB1EC90" wp14:editId="74536FC6">
            <wp:extent cx="2880000" cy="1492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9851" t="3851" b="16990"/>
                    <a:stretch/>
                  </pic:blipFill>
                  <pic:spPr bwMode="auto">
                    <a:xfrm>
                      <a:off x="0" y="0"/>
                      <a:ext cx="2880000" cy="1492667"/>
                    </a:xfrm>
                    <a:prstGeom prst="rect">
                      <a:avLst/>
                    </a:prstGeom>
                    <a:noFill/>
                    <a:ln>
                      <a:noFill/>
                    </a:ln>
                    <a:extLst>
                      <a:ext uri="{53640926-AAD7-44D8-BBD7-CCE9431645EC}">
                        <a14:shadowObscured xmlns:a14="http://schemas.microsoft.com/office/drawing/2010/main"/>
                      </a:ext>
                    </a:extLst>
                  </pic:spPr>
                </pic:pic>
              </a:graphicData>
            </a:graphic>
          </wp:inline>
        </w:drawing>
      </w:r>
    </w:p>
    <w:p w14:paraId="2F516895" w14:textId="07F624D1" w:rsidR="00474668" w:rsidRDefault="00474668" w:rsidP="0074138C">
      <w:pPr>
        <w:pStyle w:val="Caption"/>
        <w:spacing w:before="120" w:after="0"/>
      </w:pPr>
      <w:r>
        <w:t>Figure</w:t>
      </w:r>
      <w:r w:rsidR="003B2F5F">
        <w:t xml:space="preserve"> 8</w:t>
      </w:r>
      <w:r w:rsidRPr="00B74CBB">
        <w:t>: Describe the gesture which performs Laser Pointer</w:t>
      </w:r>
    </w:p>
    <w:p w14:paraId="18BB8FBF" w14:textId="77777777" w:rsidR="0078177A" w:rsidRDefault="0078177A" w:rsidP="003E1BE4">
      <w:pPr>
        <w:keepNext/>
        <w:spacing w:before="120"/>
        <w:jc w:val="both"/>
      </w:pPr>
    </w:p>
    <w:p w14:paraId="022A2B1C" w14:textId="450F3EEF" w:rsidR="0078177A" w:rsidRPr="003B2F5F" w:rsidRDefault="003B2F5F" w:rsidP="003E1BE4">
      <w:pPr>
        <w:keepNext/>
        <w:spacing w:before="120" w:after="100" w:afterAutospacing="1"/>
        <w:ind w:firstLine="289"/>
        <w:jc w:val="both"/>
      </w:pPr>
      <w:r w:rsidRPr="00FD59DD">
        <w:t>Below is a table of conventions and significance</w:t>
      </w:r>
      <w:r w:rsidR="00BE30B1">
        <w:t>s</w:t>
      </w:r>
      <w:r w:rsidRPr="00FD59DD">
        <w:t xml:space="preserve"> of gestures to control the slide</w:t>
      </w:r>
      <w:r>
        <w:t>:</w:t>
      </w:r>
    </w:p>
    <w:tbl>
      <w:tblPr>
        <w:tblStyle w:val="TableGrid"/>
        <w:tblW w:w="5040" w:type="dxa"/>
        <w:jc w:val="center"/>
        <w:tblLayout w:type="fixed"/>
        <w:tblLook w:val="04A0" w:firstRow="1" w:lastRow="0" w:firstColumn="1" w:lastColumn="0" w:noHBand="0" w:noVBand="1"/>
      </w:tblPr>
      <w:tblGrid>
        <w:gridCol w:w="270"/>
        <w:gridCol w:w="1170"/>
        <w:gridCol w:w="2700"/>
        <w:gridCol w:w="900"/>
      </w:tblGrid>
      <w:tr w:rsidR="003B2F5F" w:rsidRPr="00FD59DD" w14:paraId="5EC6F90D" w14:textId="77777777" w:rsidTr="000064BF">
        <w:trPr>
          <w:jc w:val="center"/>
        </w:trPr>
        <w:tc>
          <w:tcPr>
            <w:tcW w:w="270" w:type="dxa"/>
            <w:tcBorders>
              <w:top w:val="nil"/>
              <w:left w:val="nil"/>
              <w:bottom w:val="nil"/>
              <w:right w:val="nil"/>
            </w:tcBorders>
            <w:vAlign w:val="center"/>
          </w:tcPr>
          <w:p w14:paraId="2D403923" w14:textId="408ABA71" w:rsidR="003B2F5F" w:rsidRPr="00804A04" w:rsidRDefault="003B2F5F" w:rsidP="0074138C">
            <w:pPr>
              <w:spacing w:before="120" w:after="120"/>
              <w:rPr>
                <w:b/>
              </w:rPr>
            </w:pPr>
          </w:p>
        </w:tc>
        <w:tc>
          <w:tcPr>
            <w:tcW w:w="1170" w:type="dxa"/>
            <w:tcBorders>
              <w:top w:val="nil"/>
              <w:left w:val="nil"/>
              <w:bottom w:val="nil"/>
              <w:right w:val="nil"/>
            </w:tcBorders>
            <w:vAlign w:val="center"/>
          </w:tcPr>
          <w:p w14:paraId="13DCBF65" w14:textId="227012B7" w:rsidR="003B2F5F" w:rsidRPr="00804A04" w:rsidRDefault="003B2F5F" w:rsidP="0074138C">
            <w:pPr>
              <w:spacing w:before="120" w:after="120"/>
              <w:rPr>
                <w:b/>
              </w:rPr>
            </w:pPr>
          </w:p>
        </w:tc>
        <w:tc>
          <w:tcPr>
            <w:tcW w:w="2700" w:type="dxa"/>
            <w:tcBorders>
              <w:top w:val="nil"/>
              <w:left w:val="nil"/>
              <w:bottom w:val="nil"/>
              <w:right w:val="nil"/>
            </w:tcBorders>
            <w:vAlign w:val="center"/>
          </w:tcPr>
          <w:p w14:paraId="16A74AB4" w14:textId="33F3938B" w:rsidR="003B2F5F" w:rsidRPr="00804A04" w:rsidRDefault="003B2F5F" w:rsidP="0074138C">
            <w:pPr>
              <w:spacing w:before="120" w:after="120"/>
              <w:rPr>
                <w:b/>
              </w:rPr>
            </w:pPr>
          </w:p>
        </w:tc>
        <w:tc>
          <w:tcPr>
            <w:tcW w:w="900" w:type="dxa"/>
            <w:tcBorders>
              <w:top w:val="nil"/>
              <w:left w:val="nil"/>
              <w:bottom w:val="nil"/>
              <w:right w:val="nil"/>
            </w:tcBorders>
            <w:vAlign w:val="center"/>
          </w:tcPr>
          <w:p w14:paraId="2AE99A08" w14:textId="4073C258" w:rsidR="003B2F5F" w:rsidRPr="00804A04" w:rsidRDefault="003B2F5F" w:rsidP="0074138C">
            <w:pPr>
              <w:spacing w:before="120" w:after="120"/>
              <w:rPr>
                <w:b/>
              </w:rPr>
            </w:pPr>
          </w:p>
        </w:tc>
      </w:tr>
      <w:tr w:rsidR="009461B1" w:rsidRPr="00FD59DD" w14:paraId="606808C8" w14:textId="77777777" w:rsidTr="000064BF">
        <w:trPr>
          <w:jc w:val="center"/>
        </w:trPr>
        <w:tc>
          <w:tcPr>
            <w:tcW w:w="270" w:type="dxa"/>
            <w:tcBorders>
              <w:top w:val="nil"/>
            </w:tcBorders>
            <w:vAlign w:val="center"/>
          </w:tcPr>
          <w:p w14:paraId="180C04FF" w14:textId="12AA8843" w:rsidR="009461B1" w:rsidRPr="00316D97" w:rsidRDefault="00316D97" w:rsidP="0074138C">
            <w:pPr>
              <w:spacing w:before="120" w:after="120"/>
            </w:pPr>
            <w:r w:rsidRPr="00316D97">
              <w:t>#</w:t>
            </w:r>
          </w:p>
        </w:tc>
        <w:tc>
          <w:tcPr>
            <w:tcW w:w="1170" w:type="dxa"/>
            <w:tcBorders>
              <w:top w:val="nil"/>
            </w:tcBorders>
            <w:vAlign w:val="center"/>
          </w:tcPr>
          <w:p w14:paraId="2028696E" w14:textId="614CE8BA" w:rsidR="009461B1" w:rsidRPr="00316D97" w:rsidRDefault="00316D97" w:rsidP="0074138C">
            <w:pPr>
              <w:spacing w:before="120" w:after="120"/>
              <w:rPr>
                <w:b/>
              </w:rPr>
            </w:pPr>
            <w:r w:rsidRPr="00316D97">
              <w:rPr>
                <w:b/>
              </w:rPr>
              <w:t>Function</w:t>
            </w:r>
          </w:p>
        </w:tc>
        <w:tc>
          <w:tcPr>
            <w:tcW w:w="2700" w:type="dxa"/>
            <w:tcBorders>
              <w:top w:val="nil"/>
            </w:tcBorders>
            <w:vAlign w:val="center"/>
          </w:tcPr>
          <w:p w14:paraId="49615CAE" w14:textId="0640422D" w:rsidR="009461B1" w:rsidRPr="00316D97" w:rsidRDefault="00316D97" w:rsidP="0074138C">
            <w:pPr>
              <w:spacing w:before="120" w:after="120"/>
              <w:rPr>
                <w:b/>
                <w:lang w:val="vi-VN"/>
              </w:rPr>
            </w:pPr>
            <w:r w:rsidRPr="00316D97">
              <w:rPr>
                <w:b/>
              </w:rPr>
              <w:t>Description</w:t>
            </w:r>
          </w:p>
        </w:tc>
        <w:tc>
          <w:tcPr>
            <w:tcW w:w="900" w:type="dxa"/>
            <w:tcBorders>
              <w:top w:val="nil"/>
            </w:tcBorders>
            <w:vAlign w:val="center"/>
          </w:tcPr>
          <w:p w14:paraId="372D5022" w14:textId="5C9AEFB7" w:rsidR="009461B1" w:rsidRPr="00316D97" w:rsidRDefault="00316D97" w:rsidP="0074138C">
            <w:pPr>
              <w:spacing w:before="120" w:after="120"/>
              <w:rPr>
                <w:b/>
              </w:rPr>
            </w:pPr>
            <w:r w:rsidRPr="00316D97">
              <w:rPr>
                <w:b/>
              </w:rPr>
              <w:t>Picture</w:t>
            </w:r>
          </w:p>
        </w:tc>
      </w:tr>
      <w:tr w:rsidR="003B2F5F" w:rsidRPr="00FD59DD" w14:paraId="652032F0" w14:textId="77777777" w:rsidTr="00804A04">
        <w:trPr>
          <w:jc w:val="center"/>
        </w:trPr>
        <w:tc>
          <w:tcPr>
            <w:tcW w:w="270" w:type="dxa"/>
            <w:vAlign w:val="center"/>
          </w:tcPr>
          <w:p w14:paraId="124D40E4" w14:textId="77777777" w:rsidR="003B2F5F" w:rsidRPr="00FD59DD" w:rsidRDefault="003B2F5F" w:rsidP="0074138C">
            <w:pPr>
              <w:spacing w:before="120" w:after="120"/>
            </w:pPr>
            <w:r w:rsidRPr="00FD59DD">
              <w:t>1</w:t>
            </w:r>
          </w:p>
        </w:tc>
        <w:tc>
          <w:tcPr>
            <w:tcW w:w="1170" w:type="dxa"/>
            <w:vAlign w:val="center"/>
          </w:tcPr>
          <w:p w14:paraId="38BF2426" w14:textId="77777777" w:rsidR="003B2F5F" w:rsidRPr="00FD59DD" w:rsidRDefault="003B2F5F" w:rsidP="0074138C">
            <w:pPr>
              <w:spacing w:before="120" w:after="120"/>
            </w:pPr>
            <w:r w:rsidRPr="00FD59DD">
              <w:t>Back to the previous animation</w:t>
            </w:r>
          </w:p>
        </w:tc>
        <w:tc>
          <w:tcPr>
            <w:tcW w:w="2700" w:type="dxa"/>
            <w:vAlign w:val="center"/>
          </w:tcPr>
          <w:p w14:paraId="17DA9DEC" w14:textId="77777777" w:rsidR="003B2F5F" w:rsidRPr="003A3CD1" w:rsidRDefault="003B2F5F" w:rsidP="0074138C">
            <w:pPr>
              <w:spacing w:before="120" w:after="120"/>
              <w:rPr>
                <w:lang w:val="vi-VN"/>
              </w:rPr>
            </w:pPr>
            <w:r>
              <w:rPr>
                <w:lang w:val="vi-VN"/>
              </w:rPr>
              <w:t>Open right hand and swipe left in the green zone with a speed   ~0.3-0.5m/s</w:t>
            </w:r>
          </w:p>
        </w:tc>
        <w:tc>
          <w:tcPr>
            <w:tcW w:w="900" w:type="dxa"/>
            <w:vMerge w:val="restart"/>
            <w:vAlign w:val="center"/>
          </w:tcPr>
          <w:p w14:paraId="38E93197" w14:textId="6B45AF95" w:rsidR="003B2F5F" w:rsidRPr="0048676A" w:rsidRDefault="00924E29" w:rsidP="0074138C">
            <w:pPr>
              <w:spacing w:before="120" w:after="120"/>
            </w:pPr>
            <w:r>
              <w:t>Figure</w:t>
            </w:r>
            <w:r w:rsidR="003B2F5F">
              <w:t xml:space="preserve"> </w:t>
            </w:r>
            <w:r>
              <w:t>4</w:t>
            </w:r>
          </w:p>
        </w:tc>
      </w:tr>
      <w:tr w:rsidR="003B2F5F" w:rsidRPr="00FD59DD" w14:paraId="473AA7B6" w14:textId="77777777" w:rsidTr="00804A04">
        <w:trPr>
          <w:jc w:val="center"/>
        </w:trPr>
        <w:tc>
          <w:tcPr>
            <w:tcW w:w="270" w:type="dxa"/>
            <w:vAlign w:val="center"/>
          </w:tcPr>
          <w:p w14:paraId="1F4F0D29" w14:textId="77777777" w:rsidR="003B2F5F" w:rsidRPr="00FD59DD" w:rsidRDefault="003B2F5F" w:rsidP="0074138C">
            <w:pPr>
              <w:spacing w:before="120" w:after="120"/>
            </w:pPr>
            <w:r w:rsidRPr="00FD59DD">
              <w:t>2</w:t>
            </w:r>
          </w:p>
        </w:tc>
        <w:tc>
          <w:tcPr>
            <w:tcW w:w="1170" w:type="dxa"/>
            <w:vAlign w:val="center"/>
          </w:tcPr>
          <w:p w14:paraId="36B8ADEB" w14:textId="77777777" w:rsidR="003B2F5F" w:rsidRPr="00FD59DD" w:rsidRDefault="003B2F5F" w:rsidP="0074138C">
            <w:pPr>
              <w:spacing w:before="120" w:after="120"/>
            </w:pPr>
            <w:r w:rsidRPr="00FD59DD">
              <w:t>Switch to the next animation</w:t>
            </w:r>
          </w:p>
        </w:tc>
        <w:tc>
          <w:tcPr>
            <w:tcW w:w="2700" w:type="dxa"/>
            <w:vAlign w:val="center"/>
          </w:tcPr>
          <w:p w14:paraId="65F4E9E9" w14:textId="77777777" w:rsidR="003B2F5F" w:rsidRDefault="003B2F5F" w:rsidP="0074138C">
            <w:pPr>
              <w:spacing w:before="120" w:after="120"/>
              <w:rPr>
                <w:lang w:val="vi-VN"/>
              </w:rPr>
            </w:pPr>
            <w:r>
              <w:rPr>
                <w:lang w:val="vi-VN"/>
              </w:rPr>
              <w:t>Open left hand and swipe right in the red zone with a speed   ~0.3-0.5m/s</w:t>
            </w:r>
          </w:p>
        </w:tc>
        <w:tc>
          <w:tcPr>
            <w:tcW w:w="900" w:type="dxa"/>
            <w:vMerge/>
            <w:vAlign w:val="center"/>
          </w:tcPr>
          <w:p w14:paraId="7FBE6BCE" w14:textId="77777777" w:rsidR="003B2F5F" w:rsidRDefault="003B2F5F" w:rsidP="0074138C">
            <w:pPr>
              <w:spacing w:before="120" w:after="120"/>
              <w:rPr>
                <w:lang w:val="vi-VN"/>
              </w:rPr>
            </w:pPr>
          </w:p>
        </w:tc>
      </w:tr>
      <w:tr w:rsidR="003B2F5F" w:rsidRPr="00FD59DD" w14:paraId="66B03183" w14:textId="77777777" w:rsidTr="00804A04">
        <w:trPr>
          <w:jc w:val="center"/>
        </w:trPr>
        <w:tc>
          <w:tcPr>
            <w:tcW w:w="270" w:type="dxa"/>
            <w:vAlign w:val="center"/>
          </w:tcPr>
          <w:p w14:paraId="3040BDEC" w14:textId="77777777" w:rsidR="003B2F5F" w:rsidRPr="00FD59DD" w:rsidRDefault="003B2F5F" w:rsidP="0074138C">
            <w:pPr>
              <w:spacing w:before="120" w:after="120"/>
            </w:pPr>
            <w:r w:rsidRPr="00FD59DD">
              <w:t>3</w:t>
            </w:r>
          </w:p>
        </w:tc>
        <w:tc>
          <w:tcPr>
            <w:tcW w:w="1170" w:type="dxa"/>
            <w:vAlign w:val="center"/>
          </w:tcPr>
          <w:p w14:paraId="3EC2C12E" w14:textId="77777777" w:rsidR="003B2F5F" w:rsidRPr="00FD59DD" w:rsidRDefault="003B2F5F" w:rsidP="0074138C">
            <w:pPr>
              <w:spacing w:before="120" w:after="120"/>
            </w:pPr>
            <w:r w:rsidRPr="00FD59DD">
              <w:t>Return to the first slide</w:t>
            </w:r>
          </w:p>
        </w:tc>
        <w:tc>
          <w:tcPr>
            <w:tcW w:w="2700" w:type="dxa"/>
            <w:vAlign w:val="center"/>
          </w:tcPr>
          <w:p w14:paraId="5079CF43" w14:textId="77777777" w:rsidR="003B2F5F" w:rsidRPr="00136E77" w:rsidRDefault="003B2F5F" w:rsidP="0074138C">
            <w:pPr>
              <w:spacing w:before="120" w:after="120"/>
              <w:rPr>
                <w:lang w:val="vi-VN"/>
              </w:rPr>
            </w:pPr>
            <w:r>
              <w:t>Both hands in lasso state</w:t>
            </w:r>
          </w:p>
        </w:tc>
        <w:tc>
          <w:tcPr>
            <w:tcW w:w="900" w:type="dxa"/>
            <w:vAlign w:val="center"/>
          </w:tcPr>
          <w:p w14:paraId="6C11171A" w14:textId="150E8AE5" w:rsidR="003B2F5F" w:rsidRDefault="00924E29" w:rsidP="0074138C">
            <w:pPr>
              <w:spacing w:before="120" w:after="120"/>
            </w:pPr>
            <w:r>
              <w:t>Figure 5</w:t>
            </w:r>
          </w:p>
        </w:tc>
      </w:tr>
      <w:tr w:rsidR="00804A04" w:rsidRPr="00FD59DD" w14:paraId="5AC5C31A" w14:textId="77777777" w:rsidTr="00804A04">
        <w:trPr>
          <w:jc w:val="center"/>
        </w:trPr>
        <w:tc>
          <w:tcPr>
            <w:tcW w:w="270" w:type="dxa"/>
            <w:vAlign w:val="center"/>
          </w:tcPr>
          <w:p w14:paraId="10684C2E" w14:textId="77777777" w:rsidR="00804A04" w:rsidRPr="00FD59DD" w:rsidRDefault="00804A04" w:rsidP="0074138C">
            <w:pPr>
              <w:spacing w:before="120" w:after="120"/>
            </w:pPr>
            <w:r w:rsidRPr="00FD59DD">
              <w:t>4</w:t>
            </w:r>
          </w:p>
        </w:tc>
        <w:tc>
          <w:tcPr>
            <w:tcW w:w="1170" w:type="dxa"/>
            <w:vAlign w:val="center"/>
          </w:tcPr>
          <w:p w14:paraId="0C3F2F2C" w14:textId="77777777" w:rsidR="00804A04" w:rsidRPr="00FD59DD" w:rsidRDefault="00804A04" w:rsidP="0074138C">
            <w:pPr>
              <w:spacing w:before="120" w:after="120"/>
            </w:pPr>
            <w:r w:rsidRPr="00FD59DD">
              <w:t>Go to last page</w:t>
            </w:r>
          </w:p>
        </w:tc>
        <w:tc>
          <w:tcPr>
            <w:tcW w:w="2700" w:type="dxa"/>
            <w:vAlign w:val="center"/>
          </w:tcPr>
          <w:p w14:paraId="6F014FC6" w14:textId="77777777" w:rsidR="00804A04" w:rsidRPr="00FD59DD" w:rsidRDefault="00804A04" w:rsidP="0074138C">
            <w:pPr>
              <w:spacing w:before="120" w:after="120"/>
            </w:pPr>
            <w:r>
              <w:t>Close left hand and lasso right hand</w:t>
            </w:r>
          </w:p>
        </w:tc>
        <w:tc>
          <w:tcPr>
            <w:tcW w:w="900" w:type="dxa"/>
            <w:vAlign w:val="center"/>
          </w:tcPr>
          <w:p w14:paraId="205E3FE4" w14:textId="50A9F21B" w:rsidR="00804A04" w:rsidRDefault="00924E29" w:rsidP="0074138C">
            <w:pPr>
              <w:spacing w:before="120" w:after="120"/>
            </w:pPr>
            <w:r>
              <w:t>Figure 6</w:t>
            </w:r>
          </w:p>
        </w:tc>
      </w:tr>
      <w:tr w:rsidR="00804A04" w:rsidRPr="00FD59DD" w14:paraId="0945E1DD" w14:textId="77777777" w:rsidTr="00804A04">
        <w:trPr>
          <w:jc w:val="center"/>
        </w:trPr>
        <w:tc>
          <w:tcPr>
            <w:tcW w:w="270" w:type="dxa"/>
            <w:vAlign w:val="center"/>
          </w:tcPr>
          <w:p w14:paraId="6FDA9BE7" w14:textId="77777777" w:rsidR="00804A04" w:rsidRPr="00FD59DD" w:rsidRDefault="00804A04" w:rsidP="0074138C">
            <w:pPr>
              <w:spacing w:before="120" w:after="120"/>
            </w:pPr>
            <w:r>
              <w:t>5</w:t>
            </w:r>
          </w:p>
        </w:tc>
        <w:tc>
          <w:tcPr>
            <w:tcW w:w="1170" w:type="dxa"/>
            <w:vAlign w:val="center"/>
          </w:tcPr>
          <w:p w14:paraId="309BD67E" w14:textId="77777777" w:rsidR="00804A04" w:rsidRPr="00FD59DD" w:rsidRDefault="00804A04" w:rsidP="0074138C">
            <w:pPr>
              <w:spacing w:before="120" w:after="120"/>
            </w:pPr>
            <w:r w:rsidRPr="009A4A34">
              <w:t>Take notes on the slide</w:t>
            </w:r>
          </w:p>
        </w:tc>
        <w:tc>
          <w:tcPr>
            <w:tcW w:w="2700" w:type="dxa"/>
            <w:vAlign w:val="center"/>
          </w:tcPr>
          <w:p w14:paraId="65807710" w14:textId="77777777" w:rsidR="00804A04" w:rsidRDefault="00804A04" w:rsidP="0074138C">
            <w:pPr>
              <w:spacing w:before="120" w:after="120"/>
            </w:pPr>
            <w:r>
              <w:t>Left hand open and right hand in lasso state. (Note: both hands must be in the red zone)</w:t>
            </w:r>
          </w:p>
        </w:tc>
        <w:tc>
          <w:tcPr>
            <w:tcW w:w="900" w:type="dxa"/>
            <w:vAlign w:val="center"/>
          </w:tcPr>
          <w:p w14:paraId="0C64921C" w14:textId="1371086C" w:rsidR="00804A04" w:rsidRPr="0048676A" w:rsidRDefault="00924E29" w:rsidP="0074138C">
            <w:pPr>
              <w:spacing w:before="120" w:after="120"/>
            </w:pPr>
            <w:r>
              <w:t>Figure 7</w:t>
            </w:r>
          </w:p>
        </w:tc>
      </w:tr>
      <w:tr w:rsidR="00804A04" w:rsidRPr="00FD59DD" w14:paraId="4E6CA2E6" w14:textId="77777777" w:rsidTr="00804A04">
        <w:trPr>
          <w:jc w:val="center"/>
        </w:trPr>
        <w:tc>
          <w:tcPr>
            <w:tcW w:w="270" w:type="dxa"/>
            <w:vAlign w:val="center"/>
          </w:tcPr>
          <w:p w14:paraId="58F69CC5" w14:textId="77777777" w:rsidR="00804A04" w:rsidRPr="00FD59DD" w:rsidRDefault="00804A04" w:rsidP="0074138C">
            <w:pPr>
              <w:spacing w:before="120" w:after="120"/>
            </w:pPr>
            <w:r>
              <w:t>6</w:t>
            </w:r>
          </w:p>
        </w:tc>
        <w:tc>
          <w:tcPr>
            <w:tcW w:w="1170" w:type="dxa"/>
            <w:vAlign w:val="center"/>
          </w:tcPr>
          <w:p w14:paraId="07E92855" w14:textId="77777777" w:rsidR="00804A04" w:rsidRPr="00FD59DD" w:rsidRDefault="00804A04" w:rsidP="0074138C">
            <w:pPr>
              <w:spacing w:before="120" w:after="120"/>
            </w:pPr>
            <w:r>
              <w:t>Laser pointer</w:t>
            </w:r>
          </w:p>
        </w:tc>
        <w:tc>
          <w:tcPr>
            <w:tcW w:w="2700" w:type="dxa"/>
            <w:vAlign w:val="center"/>
          </w:tcPr>
          <w:p w14:paraId="16BCF489" w14:textId="77777777" w:rsidR="00804A04" w:rsidRDefault="00804A04" w:rsidP="0074138C">
            <w:pPr>
              <w:spacing w:before="120" w:after="120"/>
            </w:pPr>
            <w:r>
              <w:t>Left hand close and right hand in lasso state. (Note: both hands must be in the red zone)</w:t>
            </w:r>
          </w:p>
        </w:tc>
        <w:tc>
          <w:tcPr>
            <w:tcW w:w="900" w:type="dxa"/>
            <w:vAlign w:val="center"/>
          </w:tcPr>
          <w:p w14:paraId="69FDF353" w14:textId="4375EB6B" w:rsidR="00804A04" w:rsidRPr="0048676A" w:rsidRDefault="00924E29" w:rsidP="0074138C">
            <w:pPr>
              <w:spacing w:before="120" w:after="120"/>
            </w:pPr>
            <w:r>
              <w:t>Figure 8</w:t>
            </w:r>
          </w:p>
        </w:tc>
      </w:tr>
    </w:tbl>
    <w:p w14:paraId="7A574618" w14:textId="3D997748" w:rsidR="00AA38C5" w:rsidRPr="00D235D4" w:rsidRDefault="00AA38C5" w:rsidP="00D235D4">
      <w:pPr>
        <w:spacing w:before="120"/>
        <w:ind w:firstLine="288"/>
        <w:rPr>
          <w:i/>
          <w:sz w:val="16"/>
        </w:rPr>
      </w:pPr>
      <w:r w:rsidRPr="00D235D4">
        <w:rPr>
          <w:i/>
          <w:sz w:val="16"/>
        </w:rPr>
        <w:t xml:space="preserve">Table 2: </w:t>
      </w:r>
      <w:r w:rsidR="00D235D4" w:rsidRPr="00D235D4">
        <w:rPr>
          <w:i/>
          <w:sz w:val="16"/>
        </w:rPr>
        <w:t>The conventions of the gestures</w:t>
      </w:r>
    </w:p>
    <w:p w14:paraId="68106CFE" w14:textId="1872774B" w:rsidR="003B2F5F" w:rsidRDefault="003B2F5F" w:rsidP="0074138C">
      <w:pPr>
        <w:spacing w:before="120"/>
        <w:ind w:firstLine="288"/>
        <w:jc w:val="both"/>
      </w:pPr>
      <w:r w:rsidRPr="00B76513">
        <w:t>We have researched carefully to make the conventions so that the presenters can comfortably carry out the presentations. Among the most commonly used gestures, we must list the next and previous animation. We chose an open left hand and swipe right will perform the next animation function, open the right hand and swipe left will perform the previous animation function because they are the most natural and comfortable gestures for presenters. In the return to the first slide function, we require users to lasso both hands. This function is rarely used so we have assigned it a hand gesture and the presenter will never be confused. Accordingly, the move to last page function is performed by grasp the left hand and lasso right hand. To take note, users simply need to raise both hands over the shoulder with the left hand in open state and right hand in lasso state. To use a laser pointer, do as the above but left hand in the closed state.</w:t>
      </w:r>
    </w:p>
    <w:p w14:paraId="4048FB12" w14:textId="11348063" w:rsidR="00C81CE5" w:rsidRPr="00C81CE5" w:rsidRDefault="00C81CE5" w:rsidP="00D36C3F">
      <w:pPr>
        <w:pStyle w:val="ListParagraph"/>
        <w:numPr>
          <w:ilvl w:val="0"/>
          <w:numId w:val="27"/>
        </w:numPr>
        <w:spacing w:before="120"/>
        <w:ind w:left="360" w:hanging="357"/>
        <w:jc w:val="both"/>
        <w:rPr>
          <w:i/>
        </w:rPr>
      </w:pPr>
      <w:r w:rsidRPr="00C81CE5">
        <w:rPr>
          <w:i/>
        </w:rPr>
        <w:t>The operating principles of systems</w:t>
      </w:r>
    </w:p>
    <w:p w14:paraId="019740FD" w14:textId="37359965" w:rsidR="00C81CE5" w:rsidRDefault="00C81CE5" w:rsidP="0074138C">
      <w:pPr>
        <w:spacing w:before="120"/>
        <w:ind w:firstLine="289"/>
        <w:jc w:val="both"/>
      </w:pPr>
      <w:r>
        <w:t xml:space="preserve">First, the Kinect uses the Light Coding algorithm to collect depth data. Then based on the gathered data, it analyzes and aligns the data with a stored collection of skeleton structure to interpret our movements. This result in a simplified 3D skeleton picture with joints and hand states (if available). The developer can set conventions like the x, y, z coordinates of hands, the distance between joints or hands, </w:t>
      </w:r>
      <w:r w:rsidR="001B7BA1">
        <w:t>etc.</w:t>
      </w:r>
      <w:r>
        <w:t>… to limit the available zone of a gesture so that the presenter can comfortably perform gestures without the worrying about the misunderstanding and wrong-gest</w:t>
      </w:r>
      <w:r w:rsidR="00E079B6">
        <w:t xml:space="preserve">ures performing of the Kinect. </w:t>
      </w:r>
    </w:p>
    <w:p w14:paraId="574C9A7C" w14:textId="435D4415" w:rsidR="00C81CE5" w:rsidRPr="003B2F5F" w:rsidRDefault="00C81CE5" w:rsidP="0074138C">
      <w:pPr>
        <w:spacing w:before="120"/>
        <w:jc w:val="both"/>
        <w:rPr>
          <w:i/>
        </w:rPr>
        <w:sectPr w:rsidR="00C81CE5" w:rsidRPr="003B2F5F" w:rsidSect="00B02D1D">
          <w:type w:val="continuous"/>
          <w:pgSz w:w="11909" w:h="16834" w:code="9"/>
          <w:pgMar w:top="1080" w:right="734" w:bottom="2250" w:left="734" w:header="720" w:footer="720" w:gutter="0"/>
          <w:cols w:num="2" w:space="360"/>
          <w:docGrid w:linePitch="360"/>
        </w:sectPr>
      </w:pPr>
    </w:p>
    <w:p w14:paraId="30B0015D" w14:textId="77777777" w:rsidR="009753CD" w:rsidRDefault="000241DB" w:rsidP="0074138C">
      <w:pPr>
        <w:keepNext/>
        <w:spacing w:before="120"/>
        <w:jc w:val="both"/>
      </w:pPr>
      <w:r>
        <w:rPr>
          <w:i/>
          <w:noProof/>
        </w:rPr>
        <w:drawing>
          <wp:inline distT="0" distB="0" distL="0" distR="0" wp14:anchorId="08755807" wp14:editId="6F70D834">
            <wp:extent cx="6605516" cy="4373738"/>
            <wp:effectExtent l="0" t="0" r="5080" b="8255"/>
            <wp:docPr id="16" name="Picture 16" descr="C:\Users\KhoiPlus\Downloads\unnam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oiPlus\Downloads\unnamed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15631" cy="4380436"/>
                    </a:xfrm>
                    <a:prstGeom prst="rect">
                      <a:avLst/>
                    </a:prstGeom>
                    <a:noFill/>
                    <a:ln>
                      <a:noFill/>
                    </a:ln>
                  </pic:spPr>
                </pic:pic>
              </a:graphicData>
            </a:graphic>
          </wp:inline>
        </w:drawing>
      </w:r>
    </w:p>
    <w:p w14:paraId="281347D1" w14:textId="77777777" w:rsidR="006E5191" w:rsidRDefault="009753CD" w:rsidP="0074138C">
      <w:pPr>
        <w:pStyle w:val="Caption"/>
      </w:pPr>
      <w:r>
        <w:t xml:space="preserve">Figure </w:t>
      </w:r>
      <w:r w:rsidR="00511E19">
        <w:t xml:space="preserve">9: </w:t>
      </w:r>
      <w:r w:rsidR="00B8247F">
        <w:t>The</w:t>
      </w:r>
      <w:r w:rsidR="009C1070">
        <w:t xml:space="preserve"> flowchart </w:t>
      </w:r>
      <w:r w:rsidR="001B7BA1">
        <w:t>describes</w:t>
      </w:r>
      <w:r w:rsidR="00511E19">
        <w:t xml:space="preserve"> the Algorithm of </w:t>
      </w:r>
      <w:r w:rsidR="002C4DD5">
        <w:t>this solution</w:t>
      </w:r>
    </w:p>
    <w:p w14:paraId="4BFF4BA8" w14:textId="77777777" w:rsidR="00D46472" w:rsidRDefault="00D46472" w:rsidP="0074138C">
      <w:pPr>
        <w:pStyle w:val="Heading1"/>
        <w:numPr>
          <w:ilvl w:val="0"/>
          <w:numId w:val="0"/>
        </w:numPr>
        <w:jc w:val="both"/>
        <w:rPr>
          <w:smallCaps w:val="0"/>
        </w:rPr>
        <w:sectPr w:rsidR="00D46472" w:rsidSect="000E2C21">
          <w:type w:val="continuous"/>
          <w:pgSz w:w="11909" w:h="16834" w:code="9"/>
          <w:pgMar w:top="1080" w:right="734" w:bottom="2434" w:left="734" w:header="720" w:footer="720" w:gutter="0"/>
          <w:cols w:space="360"/>
          <w:docGrid w:linePitch="360"/>
        </w:sectPr>
      </w:pPr>
    </w:p>
    <w:p w14:paraId="26972401" w14:textId="77777777" w:rsidR="000C187E" w:rsidRDefault="000C187E" w:rsidP="000C187E">
      <w:pPr>
        <w:pStyle w:val="Heading1"/>
        <w:jc w:val="left"/>
      </w:pPr>
      <w:r>
        <w:t>ANalysis</w:t>
      </w:r>
    </w:p>
    <w:tbl>
      <w:tblPr>
        <w:tblpPr w:leftFromText="180" w:rightFromText="180" w:vertAnchor="text" w:horzAnchor="margin" w:tblpY="1591"/>
        <w:tblOverlap w:val="never"/>
        <w:tblW w:w="5035" w:type="dxa"/>
        <w:tblLook w:val="04A0" w:firstRow="1" w:lastRow="0" w:firstColumn="1" w:lastColumn="0" w:noHBand="0" w:noVBand="1"/>
      </w:tblPr>
      <w:tblGrid>
        <w:gridCol w:w="1199"/>
        <w:gridCol w:w="775"/>
        <w:gridCol w:w="966"/>
        <w:gridCol w:w="966"/>
        <w:gridCol w:w="1170"/>
      </w:tblGrid>
      <w:tr w:rsidR="00AC70CB" w:rsidRPr="008A4543" w14:paraId="0364EA05" w14:textId="77777777" w:rsidTr="00F213C6">
        <w:trPr>
          <w:trHeight w:val="525"/>
        </w:trPr>
        <w:tc>
          <w:tcPr>
            <w:tcW w:w="1199" w:type="dxa"/>
            <w:tcBorders>
              <w:top w:val="single" w:sz="4" w:space="0" w:color="auto"/>
              <w:left w:val="single" w:sz="4" w:space="0" w:color="auto"/>
              <w:bottom w:val="single" w:sz="4" w:space="0" w:color="auto"/>
              <w:right w:val="single" w:sz="4" w:space="0" w:color="auto"/>
              <w:tl2br w:val="single" w:sz="4" w:space="0" w:color="auto"/>
            </w:tcBorders>
            <w:shd w:val="clear" w:color="auto" w:fill="auto"/>
            <w:hideMark/>
          </w:tcPr>
          <w:p w14:paraId="5716F64C" w14:textId="5207D80C" w:rsidR="00AC70CB" w:rsidRPr="008A4543" w:rsidRDefault="00AC70CB" w:rsidP="0074138C">
            <w:pPr>
              <w:rPr>
                <w:b/>
                <w:bCs/>
                <w:color w:val="000000"/>
              </w:rPr>
            </w:pPr>
            <w:r w:rsidRPr="008A4543">
              <w:rPr>
                <w:rFonts w:eastAsia="MS Mincho"/>
                <w:spacing w:val="-1"/>
              </w:rPr>
              <w:br w:type="page"/>
            </w:r>
          </w:p>
        </w:tc>
        <w:tc>
          <w:tcPr>
            <w:tcW w:w="775" w:type="dxa"/>
            <w:tcBorders>
              <w:top w:val="single" w:sz="4" w:space="0" w:color="auto"/>
              <w:left w:val="nil"/>
              <w:bottom w:val="single" w:sz="4" w:space="0" w:color="auto"/>
              <w:right w:val="single" w:sz="4" w:space="0" w:color="auto"/>
            </w:tcBorders>
            <w:shd w:val="clear" w:color="auto" w:fill="auto"/>
            <w:noWrap/>
            <w:vAlign w:val="center"/>
            <w:hideMark/>
          </w:tcPr>
          <w:p w14:paraId="26F3960E" w14:textId="11E06169" w:rsidR="00AC70CB" w:rsidRPr="008A4543" w:rsidRDefault="00AC70CB" w:rsidP="0074138C">
            <w:pPr>
              <w:rPr>
                <w:color w:val="000000"/>
              </w:rPr>
            </w:pPr>
            <w:r w:rsidRPr="008A4543">
              <w:rPr>
                <w:color w:val="000000"/>
              </w:rPr>
              <w:t>Good</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14:paraId="69D065C2" w14:textId="77777777" w:rsidR="00AC70CB" w:rsidRPr="008A4543" w:rsidRDefault="00AC70CB" w:rsidP="0074138C">
            <w:pPr>
              <w:rPr>
                <w:color w:val="000000"/>
              </w:rPr>
            </w:pPr>
            <w:r w:rsidRPr="008A4543">
              <w:rPr>
                <w:color w:val="000000"/>
              </w:rPr>
              <w:t>Poor</w:t>
            </w:r>
          </w:p>
        </w:tc>
        <w:tc>
          <w:tcPr>
            <w:tcW w:w="925" w:type="dxa"/>
            <w:tcBorders>
              <w:top w:val="single" w:sz="4" w:space="0" w:color="auto"/>
              <w:left w:val="nil"/>
              <w:bottom w:val="single" w:sz="4" w:space="0" w:color="auto"/>
              <w:right w:val="single" w:sz="4" w:space="0" w:color="auto"/>
            </w:tcBorders>
            <w:shd w:val="clear" w:color="auto" w:fill="auto"/>
            <w:noWrap/>
            <w:vAlign w:val="center"/>
            <w:hideMark/>
          </w:tcPr>
          <w:p w14:paraId="7ADCB909" w14:textId="77777777" w:rsidR="00AC70CB" w:rsidRPr="008A4543" w:rsidRDefault="00AC70CB" w:rsidP="0074138C">
            <w:pPr>
              <w:rPr>
                <w:color w:val="000000"/>
              </w:rPr>
            </w:pPr>
            <w:r w:rsidRPr="008A4543">
              <w:rPr>
                <w:color w:val="000000"/>
              </w:rPr>
              <w:t>Ba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00B38E40" w14:textId="77777777" w:rsidR="00AC70CB" w:rsidRPr="008A4543" w:rsidRDefault="00AC70CB" w:rsidP="0074138C">
            <w:pPr>
              <w:rPr>
                <w:b/>
                <w:bCs/>
                <w:color w:val="000000"/>
              </w:rPr>
            </w:pPr>
            <w:r w:rsidRPr="008A4543">
              <w:rPr>
                <w:b/>
                <w:bCs/>
                <w:color w:val="000000"/>
              </w:rPr>
              <w:t>Average</w:t>
            </w:r>
            <w:r>
              <w:rPr>
                <w:b/>
                <w:bCs/>
                <w:color w:val="000000"/>
              </w:rPr>
              <w:t xml:space="preserve"> (%)</w:t>
            </w:r>
          </w:p>
        </w:tc>
      </w:tr>
      <w:tr w:rsidR="00AC70CB" w:rsidRPr="008A4543" w14:paraId="60021C4E" w14:textId="77777777" w:rsidTr="00F213C6">
        <w:trPr>
          <w:trHeight w:val="260"/>
        </w:trPr>
        <w:tc>
          <w:tcPr>
            <w:tcW w:w="1199" w:type="dxa"/>
            <w:tcBorders>
              <w:top w:val="nil"/>
              <w:left w:val="single" w:sz="4" w:space="0" w:color="auto"/>
              <w:bottom w:val="single" w:sz="4" w:space="0" w:color="auto"/>
              <w:right w:val="single" w:sz="4" w:space="0" w:color="auto"/>
            </w:tcBorders>
            <w:shd w:val="clear" w:color="auto" w:fill="auto"/>
            <w:noWrap/>
            <w:vAlign w:val="center"/>
            <w:hideMark/>
          </w:tcPr>
          <w:p w14:paraId="51728135" w14:textId="77777777" w:rsidR="00AC70CB" w:rsidRPr="008A4543" w:rsidRDefault="00AC70CB" w:rsidP="0074138C">
            <w:pPr>
              <w:rPr>
                <w:color w:val="000000"/>
              </w:rPr>
            </w:pPr>
            <w:r w:rsidRPr="008A4543">
              <w:rPr>
                <w:color w:val="000000"/>
              </w:rPr>
              <w:t>Back to the previous animation</w:t>
            </w:r>
          </w:p>
        </w:tc>
        <w:tc>
          <w:tcPr>
            <w:tcW w:w="775" w:type="dxa"/>
            <w:tcBorders>
              <w:top w:val="nil"/>
              <w:left w:val="nil"/>
              <w:bottom w:val="single" w:sz="4" w:space="0" w:color="auto"/>
              <w:right w:val="single" w:sz="4" w:space="0" w:color="auto"/>
            </w:tcBorders>
            <w:shd w:val="clear" w:color="auto" w:fill="auto"/>
            <w:noWrap/>
            <w:vAlign w:val="center"/>
            <w:hideMark/>
          </w:tcPr>
          <w:p w14:paraId="30D3A6DA" w14:textId="1257BA7B" w:rsidR="00AC70CB" w:rsidRPr="008A4543" w:rsidRDefault="00AC70CB" w:rsidP="0074138C">
            <w:pPr>
              <w:rPr>
                <w:color w:val="000000"/>
              </w:rPr>
            </w:pPr>
            <w:r w:rsidRPr="008A4543">
              <w:rPr>
                <w:color w:val="000000"/>
              </w:rPr>
              <w:t>96</w:t>
            </w:r>
          </w:p>
        </w:tc>
        <w:tc>
          <w:tcPr>
            <w:tcW w:w="966" w:type="dxa"/>
            <w:tcBorders>
              <w:top w:val="nil"/>
              <w:left w:val="nil"/>
              <w:bottom w:val="single" w:sz="4" w:space="0" w:color="auto"/>
              <w:right w:val="single" w:sz="4" w:space="0" w:color="auto"/>
            </w:tcBorders>
            <w:shd w:val="clear" w:color="auto" w:fill="auto"/>
            <w:noWrap/>
            <w:vAlign w:val="center"/>
            <w:hideMark/>
          </w:tcPr>
          <w:p w14:paraId="42B4D68E" w14:textId="77777777" w:rsidR="00AC70CB" w:rsidRPr="008A4543" w:rsidRDefault="00AC70CB" w:rsidP="0074138C">
            <w:pPr>
              <w:rPr>
                <w:color w:val="000000"/>
              </w:rPr>
            </w:pPr>
            <w:r w:rsidRPr="008A4543">
              <w:rPr>
                <w:color w:val="000000"/>
              </w:rPr>
              <w:t>94</w:t>
            </w:r>
          </w:p>
        </w:tc>
        <w:tc>
          <w:tcPr>
            <w:tcW w:w="925" w:type="dxa"/>
            <w:tcBorders>
              <w:top w:val="nil"/>
              <w:left w:val="nil"/>
              <w:bottom w:val="single" w:sz="4" w:space="0" w:color="auto"/>
              <w:right w:val="single" w:sz="4" w:space="0" w:color="auto"/>
            </w:tcBorders>
            <w:shd w:val="clear" w:color="auto" w:fill="auto"/>
            <w:noWrap/>
            <w:vAlign w:val="center"/>
            <w:hideMark/>
          </w:tcPr>
          <w:p w14:paraId="2E97EBDD" w14:textId="77777777" w:rsidR="00AC70CB" w:rsidRPr="008A4543" w:rsidRDefault="00AC70CB" w:rsidP="0074138C">
            <w:pPr>
              <w:rPr>
                <w:color w:val="000000"/>
              </w:rPr>
            </w:pPr>
            <w:r w:rsidRPr="008A4543">
              <w:rPr>
                <w:color w:val="000000"/>
              </w:rPr>
              <w:t>96</w:t>
            </w:r>
          </w:p>
        </w:tc>
        <w:tc>
          <w:tcPr>
            <w:tcW w:w="1170" w:type="dxa"/>
            <w:tcBorders>
              <w:top w:val="nil"/>
              <w:left w:val="nil"/>
              <w:bottom w:val="single" w:sz="4" w:space="0" w:color="auto"/>
              <w:right w:val="single" w:sz="4" w:space="0" w:color="auto"/>
            </w:tcBorders>
            <w:shd w:val="clear" w:color="auto" w:fill="auto"/>
            <w:noWrap/>
            <w:vAlign w:val="center"/>
            <w:hideMark/>
          </w:tcPr>
          <w:p w14:paraId="154054CE" w14:textId="77777777" w:rsidR="00AC70CB" w:rsidRPr="008A4543" w:rsidRDefault="00AC70CB" w:rsidP="0074138C">
            <w:pPr>
              <w:rPr>
                <w:color w:val="000000"/>
              </w:rPr>
            </w:pPr>
            <w:r w:rsidRPr="008A4543">
              <w:rPr>
                <w:color w:val="000000"/>
              </w:rPr>
              <w:t>95.33333</w:t>
            </w:r>
          </w:p>
        </w:tc>
      </w:tr>
      <w:tr w:rsidR="00AC70CB" w:rsidRPr="008A4543" w14:paraId="0C34426B" w14:textId="77777777" w:rsidTr="00F213C6">
        <w:trPr>
          <w:trHeight w:val="865"/>
        </w:trPr>
        <w:tc>
          <w:tcPr>
            <w:tcW w:w="1199" w:type="dxa"/>
            <w:tcBorders>
              <w:top w:val="nil"/>
              <w:left w:val="single" w:sz="4" w:space="0" w:color="auto"/>
              <w:bottom w:val="single" w:sz="4" w:space="0" w:color="auto"/>
              <w:right w:val="single" w:sz="4" w:space="0" w:color="auto"/>
            </w:tcBorders>
            <w:shd w:val="clear" w:color="auto" w:fill="auto"/>
            <w:noWrap/>
            <w:vAlign w:val="center"/>
            <w:hideMark/>
          </w:tcPr>
          <w:p w14:paraId="4C04C263" w14:textId="77777777" w:rsidR="00AC70CB" w:rsidRPr="008A4543" w:rsidRDefault="00AC70CB" w:rsidP="0074138C">
            <w:pPr>
              <w:rPr>
                <w:color w:val="000000"/>
              </w:rPr>
            </w:pPr>
            <w:r w:rsidRPr="008A4543">
              <w:rPr>
                <w:color w:val="000000"/>
              </w:rPr>
              <w:t>Switch to the next animation</w:t>
            </w:r>
          </w:p>
        </w:tc>
        <w:tc>
          <w:tcPr>
            <w:tcW w:w="775" w:type="dxa"/>
            <w:tcBorders>
              <w:top w:val="nil"/>
              <w:left w:val="nil"/>
              <w:bottom w:val="single" w:sz="4" w:space="0" w:color="auto"/>
              <w:right w:val="single" w:sz="4" w:space="0" w:color="auto"/>
            </w:tcBorders>
            <w:shd w:val="clear" w:color="auto" w:fill="auto"/>
            <w:noWrap/>
            <w:vAlign w:val="center"/>
            <w:hideMark/>
          </w:tcPr>
          <w:p w14:paraId="6DA238F0" w14:textId="44BA0F4A" w:rsidR="00AC70CB" w:rsidRPr="008A4543" w:rsidRDefault="00AC70CB" w:rsidP="0074138C">
            <w:pPr>
              <w:rPr>
                <w:color w:val="000000"/>
              </w:rPr>
            </w:pPr>
            <w:r w:rsidRPr="008A4543">
              <w:rPr>
                <w:color w:val="000000"/>
              </w:rPr>
              <w:t>95</w:t>
            </w:r>
          </w:p>
        </w:tc>
        <w:tc>
          <w:tcPr>
            <w:tcW w:w="966" w:type="dxa"/>
            <w:tcBorders>
              <w:top w:val="nil"/>
              <w:left w:val="nil"/>
              <w:bottom w:val="single" w:sz="4" w:space="0" w:color="auto"/>
              <w:right w:val="single" w:sz="4" w:space="0" w:color="auto"/>
            </w:tcBorders>
            <w:shd w:val="clear" w:color="auto" w:fill="auto"/>
            <w:noWrap/>
            <w:vAlign w:val="center"/>
            <w:hideMark/>
          </w:tcPr>
          <w:p w14:paraId="036F3B63" w14:textId="77777777" w:rsidR="00AC70CB" w:rsidRPr="008A4543" w:rsidRDefault="00AC70CB" w:rsidP="0074138C">
            <w:pPr>
              <w:rPr>
                <w:color w:val="000000"/>
              </w:rPr>
            </w:pPr>
            <w:r w:rsidRPr="008A4543">
              <w:rPr>
                <w:color w:val="000000"/>
              </w:rPr>
              <w:t>94</w:t>
            </w:r>
          </w:p>
        </w:tc>
        <w:tc>
          <w:tcPr>
            <w:tcW w:w="925" w:type="dxa"/>
            <w:tcBorders>
              <w:top w:val="nil"/>
              <w:left w:val="nil"/>
              <w:bottom w:val="single" w:sz="4" w:space="0" w:color="auto"/>
              <w:right w:val="single" w:sz="4" w:space="0" w:color="auto"/>
            </w:tcBorders>
            <w:shd w:val="clear" w:color="auto" w:fill="auto"/>
            <w:noWrap/>
            <w:vAlign w:val="center"/>
            <w:hideMark/>
          </w:tcPr>
          <w:p w14:paraId="5D460387" w14:textId="77777777" w:rsidR="00AC70CB" w:rsidRPr="008A4543" w:rsidRDefault="00AC70CB" w:rsidP="0074138C">
            <w:pPr>
              <w:rPr>
                <w:color w:val="000000"/>
              </w:rPr>
            </w:pPr>
            <w:r w:rsidRPr="008A4543">
              <w:rPr>
                <w:color w:val="000000"/>
              </w:rPr>
              <w:t>95</w:t>
            </w:r>
          </w:p>
        </w:tc>
        <w:tc>
          <w:tcPr>
            <w:tcW w:w="1170" w:type="dxa"/>
            <w:tcBorders>
              <w:top w:val="nil"/>
              <w:left w:val="nil"/>
              <w:bottom w:val="single" w:sz="4" w:space="0" w:color="auto"/>
              <w:right w:val="single" w:sz="4" w:space="0" w:color="auto"/>
            </w:tcBorders>
            <w:shd w:val="clear" w:color="auto" w:fill="auto"/>
            <w:noWrap/>
            <w:vAlign w:val="center"/>
            <w:hideMark/>
          </w:tcPr>
          <w:p w14:paraId="62024595" w14:textId="77777777" w:rsidR="00AC70CB" w:rsidRPr="008A4543" w:rsidRDefault="00AC70CB" w:rsidP="0074138C">
            <w:pPr>
              <w:rPr>
                <w:color w:val="000000"/>
              </w:rPr>
            </w:pPr>
            <w:r w:rsidRPr="008A4543">
              <w:rPr>
                <w:color w:val="000000"/>
              </w:rPr>
              <w:t>94.66667</w:t>
            </w:r>
          </w:p>
        </w:tc>
      </w:tr>
      <w:tr w:rsidR="00AC70CB" w:rsidRPr="008A4543" w14:paraId="44A94C93" w14:textId="77777777" w:rsidTr="00F213C6">
        <w:trPr>
          <w:trHeight w:val="650"/>
        </w:trPr>
        <w:tc>
          <w:tcPr>
            <w:tcW w:w="1199" w:type="dxa"/>
            <w:tcBorders>
              <w:top w:val="nil"/>
              <w:left w:val="single" w:sz="4" w:space="0" w:color="auto"/>
              <w:bottom w:val="single" w:sz="4" w:space="0" w:color="auto"/>
              <w:right w:val="single" w:sz="4" w:space="0" w:color="auto"/>
            </w:tcBorders>
            <w:shd w:val="clear" w:color="auto" w:fill="auto"/>
            <w:noWrap/>
            <w:vAlign w:val="center"/>
            <w:hideMark/>
          </w:tcPr>
          <w:p w14:paraId="4BE4BBD1" w14:textId="77777777" w:rsidR="00AC70CB" w:rsidRPr="008A4543" w:rsidRDefault="00AC70CB" w:rsidP="0074138C">
            <w:pPr>
              <w:rPr>
                <w:color w:val="000000"/>
              </w:rPr>
            </w:pPr>
            <w:r w:rsidRPr="008A4543">
              <w:rPr>
                <w:color w:val="000000"/>
              </w:rPr>
              <w:t>Return to the first slide</w:t>
            </w:r>
          </w:p>
        </w:tc>
        <w:tc>
          <w:tcPr>
            <w:tcW w:w="775" w:type="dxa"/>
            <w:tcBorders>
              <w:top w:val="nil"/>
              <w:left w:val="nil"/>
              <w:bottom w:val="single" w:sz="4" w:space="0" w:color="auto"/>
              <w:right w:val="single" w:sz="4" w:space="0" w:color="auto"/>
            </w:tcBorders>
            <w:shd w:val="clear" w:color="auto" w:fill="auto"/>
            <w:noWrap/>
            <w:vAlign w:val="center"/>
            <w:hideMark/>
          </w:tcPr>
          <w:p w14:paraId="21061C91" w14:textId="19817724" w:rsidR="00AC70CB" w:rsidRPr="008A4543" w:rsidRDefault="00AC70CB" w:rsidP="0074138C">
            <w:pPr>
              <w:rPr>
                <w:color w:val="000000"/>
              </w:rPr>
            </w:pPr>
            <w:r w:rsidRPr="008A4543">
              <w:rPr>
                <w:color w:val="000000"/>
              </w:rPr>
              <w:t>100</w:t>
            </w:r>
          </w:p>
        </w:tc>
        <w:tc>
          <w:tcPr>
            <w:tcW w:w="966" w:type="dxa"/>
            <w:tcBorders>
              <w:top w:val="nil"/>
              <w:left w:val="nil"/>
              <w:bottom w:val="single" w:sz="4" w:space="0" w:color="auto"/>
              <w:right w:val="single" w:sz="4" w:space="0" w:color="auto"/>
            </w:tcBorders>
            <w:shd w:val="clear" w:color="auto" w:fill="auto"/>
            <w:noWrap/>
            <w:vAlign w:val="center"/>
            <w:hideMark/>
          </w:tcPr>
          <w:p w14:paraId="02829FC6" w14:textId="77777777" w:rsidR="00AC70CB" w:rsidRPr="008A4543" w:rsidRDefault="00AC70CB" w:rsidP="0074138C">
            <w:pPr>
              <w:rPr>
                <w:color w:val="000000"/>
              </w:rPr>
            </w:pPr>
            <w:r w:rsidRPr="008A4543">
              <w:rPr>
                <w:color w:val="000000"/>
              </w:rPr>
              <w:t>99</w:t>
            </w:r>
          </w:p>
        </w:tc>
        <w:tc>
          <w:tcPr>
            <w:tcW w:w="925" w:type="dxa"/>
            <w:tcBorders>
              <w:top w:val="nil"/>
              <w:left w:val="nil"/>
              <w:bottom w:val="single" w:sz="4" w:space="0" w:color="auto"/>
              <w:right w:val="single" w:sz="4" w:space="0" w:color="auto"/>
            </w:tcBorders>
            <w:shd w:val="clear" w:color="auto" w:fill="auto"/>
            <w:noWrap/>
            <w:vAlign w:val="center"/>
            <w:hideMark/>
          </w:tcPr>
          <w:p w14:paraId="68383223" w14:textId="77777777" w:rsidR="00AC70CB" w:rsidRPr="008A4543" w:rsidRDefault="00AC70CB" w:rsidP="0074138C">
            <w:pPr>
              <w:rPr>
                <w:color w:val="000000"/>
              </w:rPr>
            </w:pPr>
            <w:r w:rsidRPr="008A4543">
              <w:rPr>
                <w:color w:val="000000"/>
              </w:rPr>
              <w:t>99</w:t>
            </w:r>
          </w:p>
        </w:tc>
        <w:tc>
          <w:tcPr>
            <w:tcW w:w="1170" w:type="dxa"/>
            <w:tcBorders>
              <w:top w:val="nil"/>
              <w:left w:val="nil"/>
              <w:bottom w:val="single" w:sz="4" w:space="0" w:color="auto"/>
              <w:right w:val="single" w:sz="4" w:space="0" w:color="auto"/>
            </w:tcBorders>
            <w:shd w:val="clear" w:color="auto" w:fill="auto"/>
            <w:noWrap/>
            <w:vAlign w:val="center"/>
            <w:hideMark/>
          </w:tcPr>
          <w:p w14:paraId="4EE8664C" w14:textId="77777777" w:rsidR="00AC70CB" w:rsidRPr="008A4543" w:rsidRDefault="00AC70CB" w:rsidP="0074138C">
            <w:pPr>
              <w:rPr>
                <w:color w:val="000000"/>
              </w:rPr>
            </w:pPr>
            <w:r w:rsidRPr="008A4543">
              <w:rPr>
                <w:color w:val="000000"/>
              </w:rPr>
              <w:t>99.33333</w:t>
            </w:r>
          </w:p>
        </w:tc>
      </w:tr>
      <w:tr w:rsidR="00AC70CB" w:rsidRPr="008A4543" w14:paraId="7A9F18CA" w14:textId="77777777" w:rsidTr="00F213C6">
        <w:trPr>
          <w:trHeight w:val="650"/>
        </w:trPr>
        <w:tc>
          <w:tcPr>
            <w:tcW w:w="1199" w:type="dxa"/>
            <w:tcBorders>
              <w:top w:val="nil"/>
              <w:left w:val="single" w:sz="4" w:space="0" w:color="auto"/>
              <w:bottom w:val="single" w:sz="4" w:space="0" w:color="auto"/>
              <w:right w:val="single" w:sz="4" w:space="0" w:color="auto"/>
            </w:tcBorders>
            <w:shd w:val="clear" w:color="auto" w:fill="auto"/>
            <w:noWrap/>
            <w:vAlign w:val="center"/>
            <w:hideMark/>
          </w:tcPr>
          <w:p w14:paraId="2DEB6A83" w14:textId="77777777" w:rsidR="00AC70CB" w:rsidRPr="008A4543" w:rsidRDefault="00AC70CB" w:rsidP="0074138C">
            <w:pPr>
              <w:rPr>
                <w:color w:val="000000"/>
              </w:rPr>
            </w:pPr>
            <w:r w:rsidRPr="008A4543">
              <w:rPr>
                <w:color w:val="000000"/>
              </w:rPr>
              <w:t>Go to last page</w:t>
            </w:r>
          </w:p>
        </w:tc>
        <w:tc>
          <w:tcPr>
            <w:tcW w:w="775" w:type="dxa"/>
            <w:tcBorders>
              <w:top w:val="nil"/>
              <w:left w:val="nil"/>
              <w:bottom w:val="single" w:sz="4" w:space="0" w:color="auto"/>
              <w:right w:val="single" w:sz="4" w:space="0" w:color="auto"/>
            </w:tcBorders>
            <w:shd w:val="clear" w:color="auto" w:fill="auto"/>
            <w:noWrap/>
            <w:vAlign w:val="center"/>
            <w:hideMark/>
          </w:tcPr>
          <w:p w14:paraId="3B61E587" w14:textId="0B979765" w:rsidR="00AC70CB" w:rsidRPr="008A4543" w:rsidRDefault="00AC70CB" w:rsidP="0074138C">
            <w:pPr>
              <w:rPr>
                <w:color w:val="000000"/>
              </w:rPr>
            </w:pPr>
            <w:r w:rsidRPr="008A4543">
              <w:rPr>
                <w:color w:val="000000"/>
              </w:rPr>
              <w:t>98</w:t>
            </w:r>
          </w:p>
        </w:tc>
        <w:tc>
          <w:tcPr>
            <w:tcW w:w="966" w:type="dxa"/>
            <w:tcBorders>
              <w:top w:val="nil"/>
              <w:left w:val="nil"/>
              <w:bottom w:val="single" w:sz="4" w:space="0" w:color="auto"/>
              <w:right w:val="single" w:sz="4" w:space="0" w:color="auto"/>
            </w:tcBorders>
            <w:shd w:val="clear" w:color="auto" w:fill="auto"/>
            <w:noWrap/>
            <w:vAlign w:val="center"/>
            <w:hideMark/>
          </w:tcPr>
          <w:p w14:paraId="35AF3FE4" w14:textId="77777777" w:rsidR="00AC70CB" w:rsidRPr="008A4543" w:rsidRDefault="00AC70CB" w:rsidP="0074138C">
            <w:pPr>
              <w:rPr>
                <w:color w:val="000000"/>
              </w:rPr>
            </w:pPr>
            <w:r w:rsidRPr="008A4543">
              <w:rPr>
                <w:color w:val="000000"/>
              </w:rPr>
              <w:t>97</w:t>
            </w:r>
          </w:p>
        </w:tc>
        <w:tc>
          <w:tcPr>
            <w:tcW w:w="925" w:type="dxa"/>
            <w:tcBorders>
              <w:top w:val="nil"/>
              <w:left w:val="nil"/>
              <w:bottom w:val="single" w:sz="4" w:space="0" w:color="auto"/>
              <w:right w:val="single" w:sz="4" w:space="0" w:color="auto"/>
            </w:tcBorders>
            <w:shd w:val="clear" w:color="auto" w:fill="auto"/>
            <w:noWrap/>
            <w:vAlign w:val="center"/>
            <w:hideMark/>
          </w:tcPr>
          <w:p w14:paraId="1F32CB1F" w14:textId="77777777" w:rsidR="00AC70CB" w:rsidRPr="008A4543" w:rsidRDefault="00AC70CB" w:rsidP="0074138C">
            <w:pPr>
              <w:rPr>
                <w:color w:val="000000"/>
              </w:rPr>
            </w:pPr>
            <w:r w:rsidRPr="008A4543">
              <w:rPr>
                <w:color w:val="000000"/>
              </w:rPr>
              <w:t>98</w:t>
            </w:r>
          </w:p>
        </w:tc>
        <w:tc>
          <w:tcPr>
            <w:tcW w:w="1170" w:type="dxa"/>
            <w:tcBorders>
              <w:top w:val="nil"/>
              <w:left w:val="nil"/>
              <w:bottom w:val="single" w:sz="4" w:space="0" w:color="auto"/>
              <w:right w:val="single" w:sz="4" w:space="0" w:color="auto"/>
            </w:tcBorders>
            <w:shd w:val="clear" w:color="auto" w:fill="auto"/>
            <w:noWrap/>
            <w:vAlign w:val="center"/>
            <w:hideMark/>
          </w:tcPr>
          <w:p w14:paraId="7AA72E10" w14:textId="77777777" w:rsidR="00AC70CB" w:rsidRPr="008A4543" w:rsidRDefault="00AC70CB" w:rsidP="0074138C">
            <w:pPr>
              <w:rPr>
                <w:color w:val="000000"/>
              </w:rPr>
            </w:pPr>
            <w:r w:rsidRPr="008A4543">
              <w:rPr>
                <w:color w:val="000000"/>
              </w:rPr>
              <w:t>97.66667</w:t>
            </w:r>
          </w:p>
        </w:tc>
      </w:tr>
      <w:tr w:rsidR="00AC70CB" w:rsidRPr="008A4543" w14:paraId="0458955E" w14:textId="77777777" w:rsidTr="00F213C6">
        <w:trPr>
          <w:trHeight w:val="436"/>
        </w:trPr>
        <w:tc>
          <w:tcPr>
            <w:tcW w:w="1199" w:type="dxa"/>
            <w:tcBorders>
              <w:top w:val="nil"/>
              <w:left w:val="single" w:sz="4" w:space="0" w:color="auto"/>
              <w:bottom w:val="single" w:sz="4" w:space="0" w:color="auto"/>
              <w:right w:val="single" w:sz="4" w:space="0" w:color="auto"/>
            </w:tcBorders>
            <w:shd w:val="clear" w:color="auto" w:fill="auto"/>
            <w:noWrap/>
            <w:vAlign w:val="center"/>
            <w:hideMark/>
          </w:tcPr>
          <w:p w14:paraId="4486FCB0" w14:textId="77777777" w:rsidR="00AC70CB" w:rsidRPr="008A4543" w:rsidRDefault="00AC70CB" w:rsidP="0074138C">
            <w:pPr>
              <w:rPr>
                <w:color w:val="000000"/>
              </w:rPr>
            </w:pPr>
            <w:r w:rsidRPr="008A4543">
              <w:rPr>
                <w:color w:val="000000"/>
              </w:rPr>
              <w:t>Take notes on the slide</w:t>
            </w:r>
          </w:p>
        </w:tc>
        <w:tc>
          <w:tcPr>
            <w:tcW w:w="775" w:type="dxa"/>
            <w:tcBorders>
              <w:top w:val="nil"/>
              <w:left w:val="nil"/>
              <w:bottom w:val="single" w:sz="4" w:space="0" w:color="auto"/>
              <w:right w:val="single" w:sz="4" w:space="0" w:color="auto"/>
            </w:tcBorders>
            <w:shd w:val="clear" w:color="auto" w:fill="auto"/>
            <w:noWrap/>
            <w:vAlign w:val="center"/>
            <w:hideMark/>
          </w:tcPr>
          <w:p w14:paraId="0998B6CB" w14:textId="129D2465" w:rsidR="00AC70CB" w:rsidRPr="008A4543" w:rsidRDefault="00AC70CB" w:rsidP="0074138C">
            <w:pPr>
              <w:rPr>
                <w:color w:val="000000"/>
              </w:rPr>
            </w:pPr>
            <w:r w:rsidRPr="008A4543">
              <w:rPr>
                <w:color w:val="000000"/>
              </w:rPr>
              <w:t>91</w:t>
            </w:r>
          </w:p>
        </w:tc>
        <w:tc>
          <w:tcPr>
            <w:tcW w:w="966" w:type="dxa"/>
            <w:tcBorders>
              <w:top w:val="nil"/>
              <w:left w:val="nil"/>
              <w:bottom w:val="single" w:sz="4" w:space="0" w:color="auto"/>
              <w:right w:val="single" w:sz="4" w:space="0" w:color="auto"/>
            </w:tcBorders>
            <w:shd w:val="clear" w:color="auto" w:fill="auto"/>
            <w:noWrap/>
            <w:vAlign w:val="center"/>
            <w:hideMark/>
          </w:tcPr>
          <w:p w14:paraId="42A94ED5" w14:textId="77777777" w:rsidR="00AC70CB" w:rsidRPr="008A4543" w:rsidRDefault="00AC70CB" w:rsidP="0074138C">
            <w:pPr>
              <w:rPr>
                <w:color w:val="000000"/>
              </w:rPr>
            </w:pPr>
            <w:r w:rsidRPr="008A4543">
              <w:rPr>
                <w:color w:val="000000"/>
              </w:rPr>
              <w:t>93</w:t>
            </w:r>
          </w:p>
        </w:tc>
        <w:tc>
          <w:tcPr>
            <w:tcW w:w="925" w:type="dxa"/>
            <w:tcBorders>
              <w:top w:val="nil"/>
              <w:left w:val="nil"/>
              <w:bottom w:val="single" w:sz="4" w:space="0" w:color="auto"/>
              <w:right w:val="single" w:sz="4" w:space="0" w:color="auto"/>
            </w:tcBorders>
            <w:shd w:val="clear" w:color="auto" w:fill="auto"/>
            <w:noWrap/>
            <w:vAlign w:val="center"/>
            <w:hideMark/>
          </w:tcPr>
          <w:p w14:paraId="744206FC" w14:textId="77777777" w:rsidR="00AC70CB" w:rsidRPr="008A4543" w:rsidRDefault="00AC70CB" w:rsidP="0074138C">
            <w:pPr>
              <w:rPr>
                <w:color w:val="000000"/>
              </w:rPr>
            </w:pPr>
            <w:r w:rsidRPr="008A4543">
              <w:rPr>
                <w:color w:val="000000"/>
              </w:rPr>
              <w:t>89</w:t>
            </w:r>
          </w:p>
        </w:tc>
        <w:tc>
          <w:tcPr>
            <w:tcW w:w="1170" w:type="dxa"/>
            <w:tcBorders>
              <w:top w:val="nil"/>
              <w:left w:val="nil"/>
              <w:bottom w:val="single" w:sz="4" w:space="0" w:color="auto"/>
              <w:right w:val="single" w:sz="4" w:space="0" w:color="auto"/>
            </w:tcBorders>
            <w:shd w:val="clear" w:color="auto" w:fill="auto"/>
            <w:noWrap/>
            <w:vAlign w:val="center"/>
            <w:hideMark/>
          </w:tcPr>
          <w:p w14:paraId="2412E7F0" w14:textId="77777777" w:rsidR="00AC70CB" w:rsidRPr="008A4543" w:rsidRDefault="00AC70CB" w:rsidP="0074138C">
            <w:pPr>
              <w:rPr>
                <w:color w:val="000000"/>
              </w:rPr>
            </w:pPr>
            <w:r w:rsidRPr="008A4543">
              <w:rPr>
                <w:color w:val="000000"/>
              </w:rPr>
              <w:t>91</w:t>
            </w:r>
          </w:p>
        </w:tc>
      </w:tr>
      <w:tr w:rsidR="00AC70CB" w:rsidRPr="008A4543" w14:paraId="5F12C53A" w14:textId="77777777" w:rsidTr="00F213C6">
        <w:trPr>
          <w:trHeight w:val="650"/>
        </w:trPr>
        <w:tc>
          <w:tcPr>
            <w:tcW w:w="1199" w:type="dxa"/>
            <w:tcBorders>
              <w:top w:val="nil"/>
              <w:left w:val="single" w:sz="4" w:space="0" w:color="auto"/>
              <w:bottom w:val="single" w:sz="4" w:space="0" w:color="auto"/>
              <w:right w:val="single" w:sz="4" w:space="0" w:color="auto"/>
            </w:tcBorders>
            <w:shd w:val="clear" w:color="auto" w:fill="auto"/>
            <w:noWrap/>
            <w:vAlign w:val="center"/>
            <w:hideMark/>
          </w:tcPr>
          <w:p w14:paraId="5566ECF2" w14:textId="77777777" w:rsidR="00AC70CB" w:rsidRPr="008A4543" w:rsidRDefault="00AC70CB" w:rsidP="0074138C">
            <w:pPr>
              <w:rPr>
                <w:color w:val="000000"/>
              </w:rPr>
            </w:pPr>
            <w:r w:rsidRPr="008A4543">
              <w:rPr>
                <w:color w:val="000000"/>
              </w:rPr>
              <w:t>Laser pointer</w:t>
            </w:r>
          </w:p>
        </w:tc>
        <w:tc>
          <w:tcPr>
            <w:tcW w:w="775" w:type="dxa"/>
            <w:tcBorders>
              <w:top w:val="nil"/>
              <w:left w:val="nil"/>
              <w:bottom w:val="single" w:sz="4" w:space="0" w:color="auto"/>
              <w:right w:val="single" w:sz="4" w:space="0" w:color="auto"/>
            </w:tcBorders>
            <w:shd w:val="clear" w:color="auto" w:fill="auto"/>
            <w:noWrap/>
            <w:vAlign w:val="center"/>
            <w:hideMark/>
          </w:tcPr>
          <w:p w14:paraId="689CE9C9" w14:textId="0173D4E7" w:rsidR="00AC70CB" w:rsidRPr="008A4543" w:rsidRDefault="00AC70CB" w:rsidP="0074138C">
            <w:pPr>
              <w:rPr>
                <w:color w:val="000000"/>
              </w:rPr>
            </w:pPr>
            <w:r w:rsidRPr="008A4543">
              <w:rPr>
                <w:color w:val="000000"/>
              </w:rPr>
              <w:t>93</w:t>
            </w:r>
          </w:p>
        </w:tc>
        <w:tc>
          <w:tcPr>
            <w:tcW w:w="966" w:type="dxa"/>
            <w:tcBorders>
              <w:top w:val="nil"/>
              <w:left w:val="nil"/>
              <w:bottom w:val="single" w:sz="4" w:space="0" w:color="auto"/>
              <w:right w:val="single" w:sz="4" w:space="0" w:color="auto"/>
            </w:tcBorders>
            <w:shd w:val="clear" w:color="auto" w:fill="auto"/>
            <w:noWrap/>
            <w:vAlign w:val="center"/>
            <w:hideMark/>
          </w:tcPr>
          <w:p w14:paraId="66C1B71B" w14:textId="77777777" w:rsidR="00AC70CB" w:rsidRPr="008A4543" w:rsidRDefault="00AC70CB" w:rsidP="0074138C">
            <w:pPr>
              <w:rPr>
                <w:color w:val="000000"/>
              </w:rPr>
            </w:pPr>
            <w:r w:rsidRPr="008A4543">
              <w:rPr>
                <w:color w:val="000000"/>
              </w:rPr>
              <w:t>94</w:t>
            </w:r>
          </w:p>
        </w:tc>
        <w:tc>
          <w:tcPr>
            <w:tcW w:w="925" w:type="dxa"/>
            <w:tcBorders>
              <w:top w:val="nil"/>
              <w:left w:val="nil"/>
              <w:bottom w:val="single" w:sz="4" w:space="0" w:color="auto"/>
              <w:right w:val="single" w:sz="4" w:space="0" w:color="auto"/>
            </w:tcBorders>
            <w:shd w:val="clear" w:color="auto" w:fill="auto"/>
            <w:noWrap/>
            <w:vAlign w:val="center"/>
            <w:hideMark/>
          </w:tcPr>
          <w:p w14:paraId="309A8703" w14:textId="77777777" w:rsidR="00AC70CB" w:rsidRPr="008A4543" w:rsidRDefault="00AC70CB" w:rsidP="0074138C">
            <w:pPr>
              <w:rPr>
                <w:color w:val="000000"/>
              </w:rPr>
            </w:pPr>
            <w:r w:rsidRPr="008A4543">
              <w:rPr>
                <w:color w:val="000000"/>
              </w:rPr>
              <w:t>91</w:t>
            </w:r>
          </w:p>
        </w:tc>
        <w:tc>
          <w:tcPr>
            <w:tcW w:w="1170" w:type="dxa"/>
            <w:tcBorders>
              <w:top w:val="nil"/>
              <w:left w:val="nil"/>
              <w:bottom w:val="single" w:sz="4" w:space="0" w:color="auto"/>
              <w:right w:val="single" w:sz="4" w:space="0" w:color="auto"/>
            </w:tcBorders>
            <w:shd w:val="clear" w:color="auto" w:fill="auto"/>
            <w:noWrap/>
            <w:vAlign w:val="center"/>
            <w:hideMark/>
          </w:tcPr>
          <w:p w14:paraId="333A4FC3" w14:textId="77777777" w:rsidR="00AC70CB" w:rsidRPr="008A4543" w:rsidRDefault="00AC70CB" w:rsidP="0074138C">
            <w:pPr>
              <w:rPr>
                <w:color w:val="000000"/>
              </w:rPr>
            </w:pPr>
            <w:r w:rsidRPr="008A4543">
              <w:rPr>
                <w:color w:val="000000"/>
              </w:rPr>
              <w:t>92.66667</w:t>
            </w:r>
          </w:p>
        </w:tc>
      </w:tr>
      <w:tr w:rsidR="00AC70CB" w:rsidRPr="008A4543" w14:paraId="317B8584" w14:textId="77777777" w:rsidTr="00F213C6">
        <w:trPr>
          <w:trHeight w:val="436"/>
        </w:trPr>
        <w:tc>
          <w:tcPr>
            <w:tcW w:w="1199" w:type="dxa"/>
            <w:tcBorders>
              <w:top w:val="nil"/>
              <w:left w:val="single" w:sz="4" w:space="0" w:color="auto"/>
              <w:bottom w:val="single" w:sz="4" w:space="0" w:color="auto"/>
              <w:right w:val="single" w:sz="4" w:space="0" w:color="auto"/>
            </w:tcBorders>
            <w:shd w:val="clear" w:color="auto" w:fill="auto"/>
            <w:noWrap/>
            <w:vAlign w:val="center"/>
            <w:hideMark/>
          </w:tcPr>
          <w:p w14:paraId="6E2536A8" w14:textId="77777777" w:rsidR="00AC70CB" w:rsidRPr="008A4543" w:rsidRDefault="00AC70CB" w:rsidP="0074138C">
            <w:pPr>
              <w:rPr>
                <w:b/>
                <w:bCs/>
                <w:color w:val="000000"/>
              </w:rPr>
            </w:pPr>
            <w:r w:rsidRPr="008A4543">
              <w:rPr>
                <w:b/>
                <w:bCs/>
                <w:color w:val="000000"/>
              </w:rPr>
              <w:t>Average</w:t>
            </w:r>
            <w:r>
              <w:rPr>
                <w:b/>
                <w:bCs/>
                <w:color w:val="000000"/>
              </w:rPr>
              <w:t xml:space="preserve"> (%)</w:t>
            </w:r>
          </w:p>
        </w:tc>
        <w:tc>
          <w:tcPr>
            <w:tcW w:w="775" w:type="dxa"/>
            <w:tcBorders>
              <w:top w:val="nil"/>
              <w:left w:val="nil"/>
              <w:bottom w:val="single" w:sz="4" w:space="0" w:color="auto"/>
              <w:right w:val="single" w:sz="4" w:space="0" w:color="auto"/>
            </w:tcBorders>
            <w:shd w:val="clear" w:color="auto" w:fill="auto"/>
            <w:noWrap/>
            <w:vAlign w:val="center"/>
            <w:hideMark/>
          </w:tcPr>
          <w:p w14:paraId="24AEBD26" w14:textId="583F33CC" w:rsidR="00AC70CB" w:rsidRPr="008A4543" w:rsidRDefault="00AC70CB" w:rsidP="0074138C">
            <w:pPr>
              <w:rPr>
                <w:color w:val="000000"/>
              </w:rPr>
            </w:pPr>
            <w:r w:rsidRPr="008A4543">
              <w:rPr>
                <w:color w:val="000000"/>
              </w:rPr>
              <w:t>95.5</w:t>
            </w:r>
          </w:p>
        </w:tc>
        <w:tc>
          <w:tcPr>
            <w:tcW w:w="966" w:type="dxa"/>
            <w:tcBorders>
              <w:top w:val="nil"/>
              <w:left w:val="nil"/>
              <w:bottom w:val="single" w:sz="4" w:space="0" w:color="auto"/>
              <w:right w:val="single" w:sz="4" w:space="0" w:color="auto"/>
            </w:tcBorders>
            <w:shd w:val="clear" w:color="auto" w:fill="auto"/>
            <w:noWrap/>
            <w:vAlign w:val="center"/>
            <w:hideMark/>
          </w:tcPr>
          <w:p w14:paraId="5E9B26DB" w14:textId="7650C2D7" w:rsidR="00AC70CB" w:rsidRPr="008A4543" w:rsidRDefault="00AC70CB" w:rsidP="0074138C">
            <w:pPr>
              <w:rPr>
                <w:color w:val="000000"/>
              </w:rPr>
            </w:pPr>
            <w:r w:rsidRPr="008A4543">
              <w:rPr>
                <w:color w:val="000000"/>
              </w:rPr>
              <w:t>95.16667</w:t>
            </w:r>
          </w:p>
        </w:tc>
        <w:tc>
          <w:tcPr>
            <w:tcW w:w="925" w:type="dxa"/>
            <w:tcBorders>
              <w:top w:val="nil"/>
              <w:left w:val="nil"/>
              <w:bottom w:val="single" w:sz="4" w:space="0" w:color="auto"/>
              <w:right w:val="single" w:sz="4" w:space="0" w:color="auto"/>
            </w:tcBorders>
            <w:shd w:val="clear" w:color="auto" w:fill="auto"/>
            <w:noWrap/>
            <w:vAlign w:val="center"/>
            <w:hideMark/>
          </w:tcPr>
          <w:p w14:paraId="012E876A" w14:textId="77777777" w:rsidR="00AC70CB" w:rsidRPr="008A4543" w:rsidRDefault="00AC70CB" w:rsidP="0074138C">
            <w:pPr>
              <w:rPr>
                <w:color w:val="000000"/>
              </w:rPr>
            </w:pPr>
            <w:r w:rsidRPr="008A4543">
              <w:rPr>
                <w:color w:val="000000"/>
              </w:rPr>
              <w:t>94.66667</w:t>
            </w:r>
          </w:p>
        </w:tc>
        <w:tc>
          <w:tcPr>
            <w:tcW w:w="1170" w:type="dxa"/>
            <w:tcBorders>
              <w:top w:val="nil"/>
              <w:left w:val="nil"/>
              <w:bottom w:val="single" w:sz="4" w:space="0" w:color="auto"/>
              <w:right w:val="single" w:sz="4" w:space="0" w:color="auto"/>
            </w:tcBorders>
            <w:shd w:val="clear" w:color="auto" w:fill="auto"/>
            <w:noWrap/>
            <w:vAlign w:val="center"/>
            <w:hideMark/>
          </w:tcPr>
          <w:p w14:paraId="710D978A" w14:textId="77777777" w:rsidR="00AC70CB" w:rsidRPr="008A4543" w:rsidRDefault="00AC70CB" w:rsidP="0074138C">
            <w:pPr>
              <w:rPr>
                <w:b/>
                <w:bCs/>
                <w:color w:val="000000"/>
              </w:rPr>
            </w:pPr>
            <w:r w:rsidRPr="008A4543">
              <w:rPr>
                <w:b/>
                <w:bCs/>
                <w:color w:val="000000"/>
              </w:rPr>
              <w:t>95.1111</w:t>
            </w:r>
          </w:p>
        </w:tc>
      </w:tr>
    </w:tbl>
    <w:p w14:paraId="3756ED2B" w14:textId="134FB382" w:rsidR="00601327" w:rsidRDefault="005255B3" w:rsidP="00D36C3F">
      <w:pPr>
        <w:spacing w:after="120"/>
        <w:ind w:firstLine="270"/>
        <w:jc w:val="both"/>
        <w:rPr>
          <w:rFonts w:eastAsia="MS Mincho"/>
          <w:spacing w:val="-1"/>
        </w:rPr>
      </w:pPr>
      <w:r w:rsidRPr="000D5BA9">
        <w:rPr>
          <w:rFonts w:eastAsia="MS Mincho"/>
          <w:noProof/>
          <w:spacing w:val="-1"/>
        </w:rPr>
        <mc:AlternateContent>
          <mc:Choice Requires="wps">
            <w:drawing>
              <wp:anchor distT="45720" distB="45720" distL="114300" distR="114300" simplePos="0" relativeHeight="251653120" behindDoc="0" locked="0" layoutInCell="1" allowOverlap="1" wp14:anchorId="758EE7F9" wp14:editId="34BABA06">
                <wp:simplePos x="0" y="0"/>
                <wp:positionH relativeFrom="margin">
                  <wp:align>left</wp:align>
                </wp:positionH>
                <wp:positionV relativeFrom="paragraph">
                  <wp:posOffset>4276118</wp:posOffset>
                </wp:positionV>
                <wp:extent cx="3220872"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0872" cy="1404620"/>
                        </a:xfrm>
                        <a:prstGeom prst="rect">
                          <a:avLst/>
                        </a:prstGeom>
                        <a:noFill/>
                        <a:ln w="9525">
                          <a:noFill/>
                          <a:miter lim="800000"/>
                          <a:headEnd/>
                          <a:tailEnd/>
                        </a:ln>
                      </wps:spPr>
                      <wps:txbx>
                        <w:txbxContent>
                          <w:p w14:paraId="38AB0A03" w14:textId="1ED96728" w:rsidR="000D5BA9" w:rsidRPr="005255B3" w:rsidRDefault="000D5BA9">
                            <w:pPr>
                              <w:rPr>
                                <w:i/>
                                <w:sz w:val="16"/>
                              </w:rPr>
                            </w:pPr>
                            <w:r w:rsidRPr="005255B3">
                              <w:rPr>
                                <w:i/>
                                <w:sz w:val="16"/>
                              </w:rPr>
                              <w:t xml:space="preserve">Table 3: </w:t>
                            </w:r>
                            <w:r w:rsidR="005255B3" w:rsidRPr="005255B3">
                              <w:rPr>
                                <w:i/>
                                <w:sz w:val="16"/>
                              </w:rPr>
                              <w:t>E</w:t>
                            </w:r>
                            <w:r w:rsidR="00C56399" w:rsidRPr="005255B3">
                              <w:rPr>
                                <w:i/>
                                <w:sz w:val="16"/>
                              </w:rPr>
                              <w:t>xperimental result in different condi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58EE7F9" id="_x0000_t202" coordsize="21600,21600" o:spt="202" path="m,l,21600r21600,l21600,xe">
                <v:stroke joinstyle="miter"/>
                <v:path gradientshapeok="t" o:connecttype="rect"/>
              </v:shapetype>
              <v:shape id="Text Box 2" o:spid="_x0000_s1026" type="#_x0000_t202" style="position:absolute;left:0;text-align:left;margin-left:0;margin-top:336.7pt;width:253.6pt;height:110.6pt;z-index:2516531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" filled="f" stroked="f">
                <v:textbox style="mso-fit-shape-to-text:t">
                  <w:txbxContent>
                    <w:p w14:paraId="38AB0A03" w14:textId="1ED96728" w:rsidR="000D5BA9" w:rsidRPr="005255B3" w:rsidRDefault="000D5BA9">
                      <w:pPr>
                        <w:rPr>
                          <w:i/>
                          <w:sz w:val="16"/>
                        </w:rPr>
                      </w:pPr>
                      <w:r w:rsidRPr="005255B3">
                        <w:rPr>
                          <w:i/>
                          <w:sz w:val="16"/>
                        </w:rPr>
                        <w:t xml:space="preserve">Table 3: </w:t>
                      </w:r>
                      <w:r w:rsidR="005255B3" w:rsidRPr="005255B3">
                        <w:rPr>
                          <w:i/>
                          <w:sz w:val="16"/>
                        </w:rPr>
                        <w:t>E</w:t>
                      </w:r>
                      <w:r w:rsidR="00C56399" w:rsidRPr="005255B3">
                        <w:rPr>
                          <w:i/>
                          <w:sz w:val="16"/>
                        </w:rPr>
                        <w:t>xperimental result in different conditions</w:t>
                      </w:r>
                    </w:p>
                  </w:txbxContent>
                </v:textbox>
                <w10:wrap anchorx="margin"/>
              </v:shape>
            </w:pict>
          </mc:Fallback>
        </mc:AlternateContent>
      </w:r>
      <w:r w:rsidR="002355D5">
        <w:rPr>
          <w:noProof/>
        </w:rPr>
        <w:drawing>
          <wp:anchor distT="0" distB="0" distL="114300" distR="114300" simplePos="0" relativeHeight="251651072" behindDoc="1" locked="0" layoutInCell="1" allowOverlap="1" wp14:anchorId="199A9928" wp14:editId="1FC56B2F">
            <wp:simplePos x="0" y="0"/>
            <wp:positionH relativeFrom="column">
              <wp:posOffset>3430270</wp:posOffset>
            </wp:positionH>
            <wp:positionV relativeFrom="paragraph">
              <wp:posOffset>1019649</wp:posOffset>
            </wp:positionV>
            <wp:extent cx="3244850" cy="2940685"/>
            <wp:effectExtent l="0" t="0" r="12700" b="12065"/>
            <wp:wrapNone/>
            <wp:docPr id="15" name="Chart 15">
              <a:extLst xmlns:a="http://schemas.openxmlformats.org/drawingml/2006/main">
                <a:ext uri="{FF2B5EF4-FFF2-40B4-BE49-F238E27FC236}">
                  <a16:creationId xmlns:a16="http://schemas.microsoft.com/office/drawing/2014/main" id="{34BE4DBF-8511-45A6-A7C7-8CA79091FD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2C4DD5" w:rsidRPr="00525351">
        <w:rPr>
          <w:rFonts w:eastAsia="MS Mincho"/>
          <w:spacing w:val="-1"/>
        </w:rPr>
        <w:t>We have experimented on 20 testers. The test slide has 10 pages. Each person performs a gesture 15 times: 5 times in good light and no obstruction condition, 5 times in poor light condition, 5 times in poor light and cluttered background condition. The total we received is 1800 samples. Experimental results are shown in the following table and chart:</w:t>
      </w:r>
    </w:p>
    <w:p w14:paraId="6CC99963" w14:textId="56611D85" w:rsidR="00031A66" w:rsidRPr="00031A66" w:rsidRDefault="00031A66" w:rsidP="00031A66">
      <w:pPr>
        <w:ind w:firstLine="270"/>
        <w:jc w:val="both"/>
        <w:rPr>
          <w:rFonts w:eastAsia="MS Mincho"/>
          <w:spacing w:val="-1"/>
        </w:rPr>
      </w:pPr>
      <w:r>
        <w:rPr>
          <w:rFonts w:eastAsia="MS Mincho"/>
          <w:spacing w:val="-1"/>
        </w:rPr>
        <w:t>We</w:t>
      </w:r>
      <w:r w:rsidRPr="00031A66">
        <w:rPr>
          <w:rFonts w:eastAsia="MS Mincho"/>
          <w:spacing w:val="-1"/>
        </w:rPr>
        <w:t xml:space="preserve"> </w:t>
      </w:r>
      <w:r>
        <w:rPr>
          <w:rFonts w:eastAsia="MS Mincho"/>
          <w:spacing w:val="-1"/>
        </w:rPr>
        <w:t xml:space="preserve">have </w:t>
      </w:r>
      <w:r w:rsidRPr="00031A66">
        <w:rPr>
          <w:rFonts w:eastAsia="MS Mincho"/>
          <w:spacing w:val="-1"/>
        </w:rPr>
        <w:t>conducted the experiment in a 50 square meters classroom in 3 different conditions:</w:t>
      </w:r>
    </w:p>
    <w:p w14:paraId="0D0E5930" w14:textId="304ECCFF" w:rsidR="00031A66" w:rsidRPr="002307DE" w:rsidRDefault="002307DE" w:rsidP="002307DE">
      <w:pPr>
        <w:pStyle w:val="ListParagraph"/>
        <w:numPr>
          <w:ilvl w:val="0"/>
          <w:numId w:val="30"/>
        </w:numPr>
        <w:ind w:left="270" w:hanging="270"/>
        <w:jc w:val="both"/>
        <w:rPr>
          <w:rFonts w:eastAsia="MS Mincho"/>
          <w:spacing w:val="-1"/>
        </w:rPr>
      </w:pPr>
      <w:r>
        <w:rPr>
          <w:rFonts w:eastAsia="MS Mincho"/>
          <w:spacing w:val="-1"/>
        </w:rPr>
        <w:t>G</w:t>
      </w:r>
      <w:r w:rsidR="00031A66" w:rsidRPr="002307DE">
        <w:rPr>
          <w:rFonts w:eastAsia="MS Mincho"/>
          <w:spacing w:val="-1"/>
        </w:rPr>
        <w:t>ood: the illuminance over 400lux and there were no obstacles between the users and the Kinect</w:t>
      </w:r>
      <w:r>
        <w:rPr>
          <w:rFonts w:eastAsia="MS Mincho"/>
          <w:spacing w:val="-1"/>
        </w:rPr>
        <w:t xml:space="preserve"> sensor.</w:t>
      </w:r>
    </w:p>
    <w:p w14:paraId="7A804167" w14:textId="5A1B2BE0" w:rsidR="00031A66" w:rsidRPr="002307DE" w:rsidRDefault="002307DE" w:rsidP="002307DE">
      <w:pPr>
        <w:pStyle w:val="ListParagraph"/>
        <w:numPr>
          <w:ilvl w:val="0"/>
          <w:numId w:val="30"/>
        </w:numPr>
        <w:ind w:left="270" w:hanging="270"/>
        <w:jc w:val="both"/>
        <w:rPr>
          <w:rFonts w:eastAsia="MS Mincho"/>
          <w:spacing w:val="-1"/>
        </w:rPr>
      </w:pPr>
      <w:r>
        <w:rPr>
          <w:rFonts w:eastAsia="MS Mincho"/>
          <w:spacing w:val="-1"/>
        </w:rPr>
        <w:t>P</w:t>
      </w:r>
      <w:r w:rsidR="00031A66" w:rsidRPr="002307DE">
        <w:rPr>
          <w:rFonts w:eastAsia="MS Mincho"/>
          <w:spacing w:val="-1"/>
        </w:rPr>
        <w:t>oor: the illuminance from 150lux to 200 lux with some obstacles like a student, some laptops, bags, notebooks, etc</w:t>
      </w:r>
      <w:r>
        <w:rPr>
          <w:rFonts w:eastAsia="MS Mincho"/>
          <w:spacing w:val="-1"/>
        </w:rPr>
        <w:t>.</w:t>
      </w:r>
    </w:p>
    <w:p w14:paraId="3135661D" w14:textId="5F6F1706" w:rsidR="00031A66" w:rsidRPr="002307DE" w:rsidRDefault="002307DE" w:rsidP="002307DE">
      <w:pPr>
        <w:pStyle w:val="ListParagraph"/>
        <w:numPr>
          <w:ilvl w:val="0"/>
          <w:numId w:val="30"/>
        </w:numPr>
        <w:ind w:left="270" w:hanging="270"/>
        <w:jc w:val="both"/>
        <w:rPr>
          <w:rFonts w:eastAsia="MS Mincho"/>
          <w:spacing w:val="-1"/>
        </w:rPr>
      </w:pPr>
      <w:r>
        <w:rPr>
          <w:rFonts w:eastAsia="MS Mincho"/>
          <w:spacing w:val="-1"/>
        </w:rPr>
        <w:t>B</w:t>
      </w:r>
      <w:r w:rsidR="00031A66" w:rsidRPr="002307DE">
        <w:rPr>
          <w:rFonts w:eastAsia="MS Mincho"/>
          <w:spacing w:val="-1"/>
        </w:rPr>
        <w:t>ad: the illuminance below 150lux with 2 or more students, many laptops, more bags, notebooks, chairs, desks, etc</w:t>
      </w:r>
      <w:r>
        <w:rPr>
          <w:rFonts w:eastAsia="MS Mincho"/>
          <w:spacing w:val="-1"/>
        </w:rPr>
        <w:t>.</w:t>
      </w:r>
    </w:p>
    <w:p w14:paraId="35D98A66" w14:textId="177ACCB6" w:rsidR="002355D5" w:rsidRPr="00CD092C" w:rsidRDefault="002355D5" w:rsidP="00601327">
      <w:pPr>
        <w:spacing w:after="120"/>
        <w:jc w:val="both"/>
        <w:rPr>
          <w:rFonts w:eastAsia="MS Mincho"/>
          <w:spacing w:val="-1"/>
        </w:rPr>
      </w:pPr>
      <w:r>
        <w:rPr>
          <w:smallCaps/>
        </w:rPr>
        <w:br w:type="page"/>
      </w:r>
    </w:p>
    <w:p w14:paraId="17640C6C" w14:textId="77777777" w:rsidR="00A114F5" w:rsidRDefault="00A114F5" w:rsidP="00A114F5">
      <w:pPr>
        <w:pStyle w:val="Heading1"/>
        <w:jc w:val="left"/>
      </w:pPr>
      <w:r>
        <w:t>EXPERIMENTAL RESults and conclusion</w:t>
      </w:r>
    </w:p>
    <w:p w14:paraId="5AA07DF8" w14:textId="77777777" w:rsidR="002C4DD5" w:rsidRDefault="002C4DD5" w:rsidP="00D36C3F">
      <w:pPr>
        <w:pStyle w:val="BodyText"/>
        <w:tabs>
          <w:tab w:val="clear" w:pos="288"/>
        </w:tabs>
        <w:spacing w:after="0" w:line="240" w:lineRule="auto"/>
        <w:ind w:firstLine="270"/>
      </w:pPr>
      <w:r w:rsidRPr="0058294C">
        <w:t>We have successfully applied Kinect v2 to recognize the 6 gestures that used to control PowerPoint sl</w:t>
      </w:r>
      <w:r>
        <w:t>ideshows combine</w:t>
      </w:r>
      <w:r w:rsidRPr="0058294C">
        <w:t xml:space="preserve"> with </w:t>
      </w:r>
      <w:r w:rsidRPr="00F9091E">
        <w:t xml:space="preserve">holographic </w:t>
      </w:r>
      <w:r w:rsidRPr="0058294C">
        <w:t xml:space="preserve">to create a presentation system </w:t>
      </w:r>
      <w:r>
        <w:t>which can support the</w:t>
      </w:r>
      <w:r w:rsidRPr="0058294C">
        <w:t xml:space="preserve"> teaching. We</w:t>
      </w:r>
      <w:r>
        <w:t xml:space="preserve"> have</w:t>
      </w:r>
      <w:r w:rsidRPr="0058294C">
        <w:t xml:space="preserve"> tested this system about </w:t>
      </w:r>
      <w:r>
        <w:t>18</w:t>
      </w:r>
      <w:r w:rsidRPr="0058294C">
        <w:t xml:space="preserve">00 samples. The results show that the identification system </w:t>
      </w:r>
      <w:r>
        <w:t xml:space="preserve">perfectly </w:t>
      </w:r>
      <w:r w:rsidRPr="0058294C">
        <w:t>with over 9</w:t>
      </w:r>
      <w:r>
        <w:t>5</w:t>
      </w:r>
      <w:r w:rsidRPr="0058294C">
        <w:t>% accuracy even in difficult conditions such as poor lighting, many garbage objects, etc.</w:t>
      </w:r>
      <w:r>
        <w:t xml:space="preserve"> </w:t>
      </w:r>
      <w:r w:rsidRPr="008A4543">
        <w:t xml:space="preserve">We have conducted a survey with 100 students at </w:t>
      </w:r>
      <w:proofErr w:type="spellStart"/>
      <w:r w:rsidRPr="008A4543">
        <w:t>Ca</w:t>
      </w:r>
      <w:r>
        <w:t>nt</w:t>
      </w:r>
      <w:r w:rsidRPr="008A4543">
        <w:t>ho</w:t>
      </w:r>
      <w:proofErr w:type="spellEnd"/>
      <w:r w:rsidRPr="008A4543">
        <w:t xml:space="preserve"> FPT University to evaluate the user's interest in a classroom where presenter use gestures to control the presentation being displayed on holographic. The feedback we have received that up to 96 people have confirmed that they were more interested in learning by this method, they appreciate this solution and hope to use this solution to present their presentation.</w:t>
      </w:r>
    </w:p>
    <w:p w14:paraId="7F886C35" w14:textId="77777777" w:rsidR="00CD092C" w:rsidRDefault="00CD092C" w:rsidP="0074138C">
      <w:pPr>
        <w:pStyle w:val="BodyText"/>
        <w:spacing w:after="0" w:line="240" w:lineRule="auto"/>
        <w:ind w:firstLine="0"/>
      </w:pPr>
    </w:p>
    <w:p w14:paraId="023322D0" w14:textId="62C8D4CA" w:rsidR="00A114F5" w:rsidRPr="00D912DB" w:rsidRDefault="00A114F5" w:rsidP="00A114F5">
      <w:pPr>
        <w:pStyle w:val="Heading5"/>
        <w:spacing w:before="0" w:after="0"/>
        <w:rPr>
          <w:rFonts w:eastAsia="MS Mincho"/>
          <w:noProof w:val="0"/>
        </w:rPr>
      </w:pPr>
      <w:r>
        <w:rPr>
          <w:rFonts w:eastAsia="MS Mincho"/>
        </w:rPr>
        <w:t>Development</w:t>
      </w:r>
    </w:p>
    <w:p w14:paraId="4F836538" w14:textId="77777777" w:rsidR="002C4DD5" w:rsidRDefault="002C4DD5" w:rsidP="0074138C">
      <w:pPr>
        <w:pStyle w:val="BodyText"/>
        <w:tabs>
          <w:tab w:val="clear" w:pos="288"/>
        </w:tabs>
        <w:spacing w:after="0" w:line="240" w:lineRule="auto"/>
        <w:ind w:firstLine="270"/>
      </w:pPr>
      <w:r w:rsidRPr="00B76513">
        <w:t>With many Kinect applications, not only in education but also in other fields. This research has great potential for new developments. For instance, we could integrate voice recognition and facial recognition system to enhance the accuracy and the interaction of the system; Change keyboard shortcuts can control any application on the computer, so the program can become a game system using gestures, the entertainment systems using gestures... If changing holographic to 3D projectors, the presentation content will not be limit at 3D simulations, but 3D augmented reality and the system will perfectly suitable for tasks that need to use holographic such as teaching geometry, biology, designing, ... If the presentation is the image of the medical records, the system will very helpful for surgeons as they can wear gloves while presenting. This system can also be used to control smart devices, smart homes. The development of the topic is not limited to research and lifestyle applications, but also virtual music applications, gesture health systems, or remote mine-clearing robots</w:t>
      </w:r>
      <w:r w:rsidRPr="00724CE1">
        <w:t>.</w:t>
      </w:r>
    </w:p>
    <w:p w14:paraId="655A2D31" w14:textId="77777777" w:rsidR="00CD092C" w:rsidRDefault="00CD092C" w:rsidP="0074138C">
      <w:pPr>
        <w:pStyle w:val="BodyText"/>
        <w:tabs>
          <w:tab w:val="clear" w:pos="288"/>
        </w:tabs>
        <w:spacing w:after="0" w:line="240" w:lineRule="auto"/>
        <w:ind w:firstLine="270"/>
      </w:pPr>
    </w:p>
    <w:p w14:paraId="53312472" w14:textId="77777777" w:rsidR="0077625F" w:rsidRDefault="0077625F" w:rsidP="0074138C">
      <w:pPr>
        <w:pStyle w:val="BodyText"/>
        <w:tabs>
          <w:tab w:val="clear" w:pos="288"/>
        </w:tabs>
        <w:spacing w:after="0" w:line="240" w:lineRule="auto"/>
        <w:ind w:firstLine="270"/>
      </w:pPr>
    </w:p>
    <w:p w14:paraId="5C06E15F" w14:textId="77777777" w:rsidR="0077625F" w:rsidRDefault="0077625F" w:rsidP="0074138C">
      <w:pPr>
        <w:pStyle w:val="BodyText"/>
        <w:tabs>
          <w:tab w:val="clear" w:pos="288"/>
        </w:tabs>
        <w:spacing w:after="0" w:line="240" w:lineRule="auto"/>
        <w:ind w:firstLine="270"/>
      </w:pPr>
    </w:p>
    <w:p w14:paraId="2D2EFB94" w14:textId="77777777" w:rsidR="0077625F" w:rsidRDefault="0077625F" w:rsidP="0074138C">
      <w:pPr>
        <w:pStyle w:val="BodyText"/>
        <w:tabs>
          <w:tab w:val="clear" w:pos="288"/>
        </w:tabs>
        <w:spacing w:after="0" w:line="240" w:lineRule="auto"/>
        <w:ind w:firstLine="270"/>
      </w:pPr>
    </w:p>
    <w:p w14:paraId="132EA2A1" w14:textId="77777777" w:rsidR="0077625F" w:rsidRDefault="0077625F" w:rsidP="0074138C">
      <w:pPr>
        <w:pStyle w:val="BodyText"/>
        <w:tabs>
          <w:tab w:val="clear" w:pos="288"/>
        </w:tabs>
        <w:spacing w:after="0" w:line="240" w:lineRule="auto"/>
        <w:ind w:firstLine="270"/>
      </w:pPr>
    </w:p>
    <w:p w14:paraId="4A552BD1" w14:textId="77777777" w:rsidR="0077625F" w:rsidRDefault="0077625F" w:rsidP="0074138C">
      <w:pPr>
        <w:pStyle w:val="BodyText"/>
        <w:tabs>
          <w:tab w:val="clear" w:pos="288"/>
        </w:tabs>
        <w:spacing w:after="0" w:line="240" w:lineRule="auto"/>
        <w:ind w:firstLine="270"/>
      </w:pPr>
    </w:p>
    <w:p w14:paraId="5A4F9D38" w14:textId="77777777" w:rsidR="0077625F" w:rsidRDefault="0077625F" w:rsidP="0074138C">
      <w:pPr>
        <w:pStyle w:val="BodyText"/>
        <w:tabs>
          <w:tab w:val="clear" w:pos="288"/>
        </w:tabs>
        <w:spacing w:after="0" w:line="240" w:lineRule="auto"/>
        <w:ind w:firstLine="270"/>
      </w:pPr>
    </w:p>
    <w:p w14:paraId="5D7F43D4" w14:textId="7033AFBF" w:rsidR="00CD092C" w:rsidRPr="00D912DB" w:rsidRDefault="00A114F5" w:rsidP="0074138C">
      <w:pPr>
        <w:pStyle w:val="Heading5"/>
        <w:spacing w:before="0" w:after="0"/>
        <w:rPr>
          <w:rFonts w:eastAsia="MS Mincho"/>
          <w:noProof w:val="0"/>
        </w:rPr>
      </w:pPr>
      <w:r>
        <w:rPr>
          <w:rFonts w:eastAsia="MS Mincho"/>
        </w:rPr>
        <w:t>Acknowledgment</w:t>
      </w:r>
    </w:p>
    <w:p w14:paraId="6707C9B9" w14:textId="6F642510" w:rsidR="002C4DD5" w:rsidRDefault="002C4DD5" w:rsidP="0074138C">
      <w:pPr>
        <w:ind w:firstLine="270"/>
        <w:jc w:val="both"/>
        <w:rPr>
          <w:rFonts w:eastAsia="MS Mincho"/>
          <w:smallCaps/>
        </w:rPr>
      </w:pPr>
      <w:r>
        <w:rPr>
          <w:rFonts w:eastAsia="MS Mincho"/>
        </w:rPr>
        <w:t>F</w:t>
      </w:r>
      <w:r w:rsidRPr="0061437F">
        <w:rPr>
          <w:rFonts w:eastAsia="MS Mincho"/>
        </w:rPr>
        <w:t xml:space="preserve">irst, I would like to acknowledge </w:t>
      </w:r>
      <w:r w:rsidR="00BC12EA" w:rsidRPr="00BC12EA">
        <w:rPr>
          <w:rFonts w:eastAsia="MS Mincho"/>
        </w:rPr>
        <w:t>PhD</w:t>
      </w:r>
      <w:r>
        <w:rPr>
          <w:rFonts w:eastAsia="MS Mincho"/>
        </w:rPr>
        <w:t>. Vo Hong Khanh,</w:t>
      </w:r>
      <w:r w:rsidRPr="0061437F">
        <w:rPr>
          <w:rFonts w:eastAsia="MS Mincho"/>
        </w:rPr>
        <w:t xml:space="preserve"> </w:t>
      </w:r>
      <w:r w:rsidR="00BC12EA">
        <w:rPr>
          <w:rFonts w:eastAsia="MS Mincho"/>
        </w:rPr>
        <w:t>Ph</w:t>
      </w:r>
      <w:r>
        <w:rPr>
          <w:rFonts w:eastAsia="MS Mincho"/>
        </w:rPr>
        <w:t>D. Nguyen Hong Chi</w:t>
      </w:r>
      <w:r w:rsidRPr="00E84272">
        <w:rPr>
          <w:rFonts w:eastAsia="MS Mincho"/>
        </w:rPr>
        <w:t xml:space="preserve"> </w:t>
      </w:r>
      <w:r>
        <w:rPr>
          <w:rFonts w:eastAsia="MS Mincho"/>
        </w:rPr>
        <w:t xml:space="preserve">and </w:t>
      </w:r>
      <w:r w:rsidRPr="00E84272">
        <w:rPr>
          <w:rFonts w:eastAsia="MS Mincho"/>
        </w:rPr>
        <w:t xml:space="preserve">Mr. Tran Thanh </w:t>
      </w:r>
      <w:proofErr w:type="spellStart"/>
      <w:r w:rsidRPr="00E84272">
        <w:rPr>
          <w:rFonts w:eastAsia="MS Mincho"/>
        </w:rPr>
        <w:t>Danh</w:t>
      </w:r>
      <w:proofErr w:type="spellEnd"/>
      <w:r w:rsidRPr="00E84272">
        <w:rPr>
          <w:rFonts w:eastAsia="MS Mincho"/>
        </w:rPr>
        <w:t xml:space="preserve"> </w:t>
      </w:r>
      <w:r w:rsidRPr="0061437F">
        <w:rPr>
          <w:rFonts w:eastAsia="MS Mincho"/>
        </w:rPr>
        <w:t xml:space="preserve">for </w:t>
      </w:r>
      <w:r>
        <w:rPr>
          <w:rFonts w:eastAsia="MS Mincho"/>
        </w:rPr>
        <w:t>their</w:t>
      </w:r>
      <w:r w:rsidRPr="0061437F">
        <w:rPr>
          <w:rFonts w:eastAsia="MS Mincho"/>
        </w:rPr>
        <w:t xml:space="preserve"> guidance and </w:t>
      </w:r>
      <w:r>
        <w:rPr>
          <w:rFonts w:eastAsia="MS Mincho"/>
        </w:rPr>
        <w:t>support</w:t>
      </w:r>
      <w:r w:rsidRPr="0061437F">
        <w:rPr>
          <w:rFonts w:eastAsia="MS Mincho"/>
        </w:rPr>
        <w:t xml:space="preserve"> throughout the </w:t>
      </w:r>
      <w:r>
        <w:rPr>
          <w:rFonts w:eastAsia="MS Mincho"/>
        </w:rPr>
        <w:t>process</w:t>
      </w:r>
      <w:r w:rsidRPr="0061437F">
        <w:rPr>
          <w:rFonts w:eastAsia="MS Mincho"/>
        </w:rPr>
        <w:t xml:space="preserve"> which made this project possible</w:t>
      </w:r>
      <w:r>
        <w:rPr>
          <w:rFonts w:eastAsia="MS Mincho"/>
        </w:rPr>
        <w:t xml:space="preserve">. </w:t>
      </w:r>
    </w:p>
    <w:p w14:paraId="1C75BB22" w14:textId="505A7508" w:rsidR="002C4DD5" w:rsidRDefault="002C4DD5" w:rsidP="00C5731A">
      <w:pPr>
        <w:ind w:firstLine="270"/>
        <w:jc w:val="both"/>
        <w:rPr>
          <w:rFonts w:eastAsia="MS Mincho"/>
        </w:rPr>
      </w:pPr>
      <w:r w:rsidRPr="00525351">
        <w:rPr>
          <w:rFonts w:eastAsia="MS Mincho"/>
        </w:rPr>
        <w:t xml:space="preserve">Additional thanks to all of our friends in the </w:t>
      </w:r>
      <w:proofErr w:type="spellStart"/>
      <w:r w:rsidRPr="00525351">
        <w:rPr>
          <w:rFonts w:eastAsia="MS Mincho"/>
        </w:rPr>
        <w:t>Cantho</w:t>
      </w:r>
      <w:proofErr w:type="spellEnd"/>
      <w:r w:rsidRPr="00525351">
        <w:rPr>
          <w:rFonts w:eastAsia="MS Mincho"/>
        </w:rPr>
        <w:t xml:space="preserve"> FPT University who have offered constant support and encouragement.</w:t>
      </w:r>
    </w:p>
    <w:p w14:paraId="6F39E4A7" w14:textId="77777777" w:rsidR="002C4DD5" w:rsidRDefault="002C4DD5" w:rsidP="0074138C">
      <w:pPr>
        <w:rPr>
          <w:rFonts w:eastAsia="MS Mincho"/>
        </w:rPr>
      </w:pPr>
    </w:p>
    <w:p w14:paraId="1B05C18C" w14:textId="77777777" w:rsidR="002C4DD5" w:rsidRDefault="002C4DD5" w:rsidP="0074138C">
      <w:pPr>
        <w:pStyle w:val="Heading5"/>
        <w:spacing w:before="0" w:after="0"/>
        <w:rPr>
          <w:rFonts w:eastAsia="MS Mincho"/>
          <w:noProof w:val="0"/>
        </w:rPr>
      </w:pPr>
      <w:r w:rsidRPr="00D865D7">
        <w:rPr>
          <w:rFonts w:eastAsia="MS Mincho"/>
          <w:noProof w:val="0"/>
        </w:rPr>
        <w:t>References</w:t>
      </w:r>
    </w:p>
    <w:p w14:paraId="46DEDA78" w14:textId="365B42F7" w:rsidR="002C4DD5" w:rsidRPr="00DF1F94" w:rsidRDefault="002C4DD5" w:rsidP="0074138C">
      <w:pPr>
        <w:pStyle w:val="Bibliography"/>
        <w:ind w:left="0" w:firstLine="0"/>
        <w:jc w:val="left"/>
      </w:pPr>
      <w:r>
        <w:fldChar w:fldCharType="begin"/>
      </w:r>
      <w:r>
        <w:instrText xml:space="preserve"> ADDIN ZOTERO_BIBL {"uncited":[],"omitted":[],"custom":[]} CSL_BIBLIOGRAPHY </w:instrText>
      </w:r>
      <w:r>
        <w:fldChar w:fldCharType="separate"/>
      </w:r>
      <w:r w:rsidRPr="00DF1F94">
        <w:t>[1]</w:t>
      </w:r>
      <w:r w:rsidRPr="00DF1F94">
        <w:tab/>
        <w:t xml:space="preserve">Skarredghost, “The difference between Kinect v2 and v1,” </w:t>
      </w:r>
      <w:r w:rsidRPr="00DF1F94">
        <w:rPr>
          <w:i/>
          <w:iCs/>
        </w:rPr>
        <w:t>The Ghost Howls</w:t>
      </w:r>
      <w:r w:rsidRPr="00DF1F94">
        <w:t xml:space="preserve">, 02-Dec-2016. </w:t>
      </w:r>
    </w:p>
    <w:p w14:paraId="6E7019CA" w14:textId="77777777" w:rsidR="002C4DD5" w:rsidRPr="00DF1F94" w:rsidRDefault="002C4DD5" w:rsidP="0074138C">
      <w:pPr>
        <w:pStyle w:val="Bibliography"/>
        <w:ind w:left="0" w:firstLine="0"/>
        <w:jc w:val="left"/>
      </w:pPr>
      <w:r w:rsidRPr="00DF1F94">
        <w:t>[2]</w:t>
      </w:r>
      <w:r w:rsidRPr="00DF1F94">
        <w:tab/>
        <w:t>D. James and S. Mubarak, “Recognizing Hand Gestures.” 06-Feb-1994.</w:t>
      </w:r>
    </w:p>
    <w:p w14:paraId="5D9A3F4F" w14:textId="77777777" w:rsidR="002C4DD5" w:rsidRPr="00DF1F94" w:rsidRDefault="002C4DD5" w:rsidP="0074138C">
      <w:pPr>
        <w:pStyle w:val="Bibliography"/>
        <w:ind w:left="0" w:firstLine="0"/>
        <w:jc w:val="left"/>
      </w:pPr>
      <w:r w:rsidRPr="00DF1F94">
        <w:t>[3]</w:t>
      </w:r>
      <w:r w:rsidRPr="00DF1F94">
        <w:tab/>
        <w:t>“Starting February 1, 2012: Use the Power of Kinect for Windows to Change the World – Kinect for Windows Product Blog.” [Online]. Available: https://blogs.msdn.microsoft.com/kinectforwindows/2012/01/09/starting-february-1-2012-use-the-power-of-kinect-for-windows-to-change-the-world/. [Accessed: 29-Oct-2018].</w:t>
      </w:r>
    </w:p>
    <w:p w14:paraId="017BAD51" w14:textId="77777777" w:rsidR="002C4DD5" w:rsidRPr="00DF1F94" w:rsidRDefault="002C4DD5" w:rsidP="0074138C">
      <w:pPr>
        <w:pStyle w:val="Bibliography"/>
        <w:ind w:left="0" w:firstLine="0"/>
        <w:jc w:val="left"/>
      </w:pPr>
      <w:r w:rsidRPr="00DF1F94">
        <w:t>[4]</w:t>
      </w:r>
      <w:r w:rsidRPr="00DF1F94">
        <w:tab/>
        <w:t xml:space="preserve">Yi Li, “Hand gesture recognition using Kinect,” in </w:t>
      </w:r>
      <w:r w:rsidRPr="00DF1F94">
        <w:rPr>
          <w:i/>
          <w:iCs/>
        </w:rPr>
        <w:t>2012 IEEE International Conference on Computer Science and Automation Engineering</w:t>
      </w:r>
      <w:r w:rsidRPr="00DF1F94">
        <w:t>, Beijing, China, 2012, pp. 196–199.</w:t>
      </w:r>
    </w:p>
    <w:p w14:paraId="00B4BA52" w14:textId="77777777" w:rsidR="002C4DD5" w:rsidRPr="00DF1F94" w:rsidRDefault="002C4DD5" w:rsidP="0074138C">
      <w:pPr>
        <w:pStyle w:val="Bibliography"/>
        <w:ind w:left="0" w:firstLine="0"/>
        <w:jc w:val="left"/>
      </w:pPr>
      <w:r w:rsidRPr="00DF1F94">
        <w:t>[5]</w:t>
      </w:r>
      <w:r w:rsidRPr="00DF1F94">
        <w:tab/>
        <w:t>S. M. Chang, “Using gesture recognition to control PowerPoint using the Microsoft Kinect,” Thesis, Massachusetts Institute of Technology, 2013.</w:t>
      </w:r>
    </w:p>
    <w:p w14:paraId="305C909E" w14:textId="77777777" w:rsidR="002C4DD5" w:rsidRPr="00DF1F94" w:rsidRDefault="002C4DD5" w:rsidP="0074138C">
      <w:pPr>
        <w:pStyle w:val="Bibliography"/>
        <w:ind w:left="0" w:firstLine="0"/>
        <w:jc w:val="left"/>
      </w:pPr>
      <w:r w:rsidRPr="00DF1F94">
        <w:t>[6]</w:t>
      </w:r>
      <w:r w:rsidRPr="00DF1F94">
        <w:tab/>
        <w:t>Tin, N. C., Tung, H. K., Nghia, V. T., and Cong, L. T., “Nghiên cứu và ứng dụng Kinect vào việc trình chiếu tài liệu,” 2016. [Online]. Available: http://kdientu.duytan.edu.vn/vi-vn/nghien-cuu-khoa-hoc/nghien-cuu-va-ung-dung-kinect-vao-viec-trinh-chieu-tai-lieu/. [Accessed: 29-Oct-2018].</w:t>
      </w:r>
    </w:p>
    <w:p w14:paraId="6A24BE8B" w14:textId="77777777" w:rsidR="002C4DD5" w:rsidRPr="00DF1F94" w:rsidRDefault="002C4DD5" w:rsidP="0074138C">
      <w:pPr>
        <w:pStyle w:val="Bibliography"/>
        <w:ind w:left="0" w:firstLine="0"/>
        <w:jc w:val="left"/>
      </w:pPr>
      <w:r w:rsidRPr="00DF1F94">
        <w:t>[7]</w:t>
      </w:r>
      <w:r w:rsidRPr="00DF1F94">
        <w:tab/>
        <w:t xml:space="preserve">O. Wasenmüller and D. Stricker, “Comparison of Kinect V1 and V2 Depth Images in Terms of Accuracy and Precision,” in </w:t>
      </w:r>
      <w:r w:rsidRPr="00DF1F94">
        <w:rPr>
          <w:i/>
          <w:iCs/>
        </w:rPr>
        <w:t>Computer Vision – ACCV 2016 Workshops</w:t>
      </w:r>
      <w:r w:rsidRPr="00DF1F94">
        <w:t>, 2017, pp. 34–45.</w:t>
      </w:r>
    </w:p>
    <w:p w14:paraId="1EAED472" w14:textId="77777777" w:rsidR="002C4DD5" w:rsidRPr="00DF1F94" w:rsidRDefault="002C4DD5" w:rsidP="0074138C">
      <w:pPr>
        <w:pStyle w:val="Bibliography"/>
        <w:ind w:left="0" w:firstLine="0"/>
        <w:jc w:val="left"/>
      </w:pPr>
      <w:r w:rsidRPr="00DF1F94">
        <w:t>[8]</w:t>
      </w:r>
      <w:r w:rsidRPr="00DF1F94">
        <w:tab/>
        <w:t xml:space="preserve">A. Znagui Hassani, B. van Dijk, G. Ludden, and H. Eertink, “Touch versus In-Air Hand Gestures: Evaluating the Acceptance by Seniors of Human-Robot Interaction,” in </w:t>
      </w:r>
      <w:r w:rsidRPr="00DF1F94">
        <w:rPr>
          <w:i/>
          <w:iCs/>
        </w:rPr>
        <w:t>Ambient Intelligence</w:t>
      </w:r>
      <w:r w:rsidRPr="00DF1F94">
        <w:t>, 2011, pp. 309–313.</w:t>
      </w:r>
    </w:p>
    <w:p w14:paraId="3418D176" w14:textId="77777777" w:rsidR="002C4DD5" w:rsidRPr="00DF1F94" w:rsidRDefault="002C4DD5" w:rsidP="0074138C">
      <w:pPr>
        <w:pStyle w:val="Bibliography"/>
        <w:ind w:left="0" w:firstLine="0"/>
        <w:jc w:val="left"/>
      </w:pPr>
      <w:r w:rsidRPr="00DF1F94">
        <w:t>[9]</w:t>
      </w:r>
      <w:r w:rsidRPr="00DF1F94">
        <w:tab/>
        <w:t>“What are the different types of holography? How did each evolve? - Quora.” [Online]. Available: https://www.quora.com/What-are-the-different-types-of-holography-How-did-each-evolve. [Accessed: 09-Nov-2018].</w:t>
      </w:r>
    </w:p>
    <w:p w14:paraId="42223E5E" w14:textId="3728709D" w:rsidR="002C4DD5" w:rsidRPr="002C4DD5" w:rsidRDefault="002C4DD5" w:rsidP="0074138C">
      <w:pPr>
        <w:ind w:left="-5040"/>
        <w:sectPr w:rsidR="002C4DD5" w:rsidRPr="002C4DD5" w:rsidSect="00601327">
          <w:type w:val="continuous"/>
          <w:pgSz w:w="11909" w:h="16834" w:code="9"/>
          <w:pgMar w:top="1080" w:right="734" w:bottom="270" w:left="734" w:header="720" w:footer="720" w:gutter="0"/>
          <w:cols w:num="2" w:space="360"/>
          <w:docGrid w:linePitch="360"/>
        </w:sectPr>
      </w:pPr>
      <w:r>
        <w:fldChar w:fldCharType="end"/>
      </w:r>
    </w:p>
    <w:p w14:paraId="18BE506C" w14:textId="77777777" w:rsidR="000E2C21" w:rsidRDefault="000E2C21" w:rsidP="0074138C">
      <w:pPr>
        <w:ind w:left="-5040"/>
        <w:jc w:val="both"/>
        <w:sectPr w:rsidR="000E2C21" w:rsidSect="005C666B">
          <w:type w:val="continuous"/>
          <w:pgSz w:w="11909" w:h="16834" w:code="9"/>
          <w:pgMar w:top="1080" w:right="734" w:bottom="2434" w:left="734" w:header="720" w:footer="720" w:gutter="0"/>
          <w:cols w:num="2" w:space="360"/>
          <w:docGrid w:linePitch="360"/>
        </w:sectPr>
      </w:pPr>
    </w:p>
    <w:p w14:paraId="1E789DBB" w14:textId="77777777" w:rsidR="007E052F" w:rsidRDefault="007E052F" w:rsidP="0074138C">
      <w:pPr>
        <w:ind w:left="-5040"/>
        <w:jc w:val="left"/>
        <w:sectPr w:rsidR="007E052F" w:rsidSect="00B30B6B">
          <w:type w:val="continuous"/>
          <w:pgSz w:w="11909" w:h="16834" w:code="9"/>
          <w:pgMar w:top="1080" w:right="734" w:bottom="2434" w:left="734" w:header="720" w:footer="720" w:gutter="0"/>
          <w:cols w:space="360"/>
          <w:docGrid w:linePitch="360"/>
        </w:sectPr>
      </w:pPr>
    </w:p>
    <w:p w14:paraId="3DEEC669" w14:textId="29864101" w:rsidR="00717997" w:rsidRPr="00717997" w:rsidRDefault="00717997" w:rsidP="0074138C">
      <w:pPr>
        <w:ind w:left="-5040"/>
        <w:jc w:val="left"/>
      </w:pPr>
    </w:p>
    <w:sectPr w:rsidR="00717997" w:rsidRPr="00717997" w:rsidSect="00B30B6B">
      <w:type w:val="continuous"/>
      <w:pgSz w:w="11909" w:h="16834" w:code="9"/>
      <w:pgMar w:top="1080" w:right="734" w:bottom="2434" w:left="734"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2365F1" w14:textId="77777777" w:rsidR="0077295D" w:rsidRDefault="0077295D" w:rsidP="0089454C">
      <w:r>
        <w:separator/>
      </w:r>
    </w:p>
  </w:endnote>
  <w:endnote w:type="continuationSeparator" w:id="0">
    <w:p w14:paraId="3FCDC046" w14:textId="77777777" w:rsidR="0077295D" w:rsidRDefault="0077295D" w:rsidP="0089454C">
      <w:r>
        <w:continuationSeparator/>
      </w:r>
    </w:p>
  </w:endnote>
  <w:endnote w:type="continuationNotice" w:id="1">
    <w:p w14:paraId="2871479F" w14:textId="77777777" w:rsidR="0077295D" w:rsidRDefault="007729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FA0F6" w14:textId="77777777" w:rsidR="0077295D" w:rsidRDefault="0077295D" w:rsidP="0089454C">
      <w:r>
        <w:separator/>
      </w:r>
    </w:p>
  </w:footnote>
  <w:footnote w:type="continuationSeparator" w:id="0">
    <w:p w14:paraId="733267B2" w14:textId="77777777" w:rsidR="0077295D" w:rsidRDefault="0077295D" w:rsidP="0089454C">
      <w:r>
        <w:continuationSeparator/>
      </w:r>
    </w:p>
  </w:footnote>
  <w:footnote w:type="continuationNotice" w:id="1">
    <w:p w14:paraId="5BEEA64A" w14:textId="77777777" w:rsidR="0077295D" w:rsidRDefault="0077295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C0114"/>
    <w:multiLevelType w:val="hybridMultilevel"/>
    <w:tmpl w:val="80164016"/>
    <w:lvl w:ilvl="0" w:tplc="6562E3B6">
      <w:start w:val="1"/>
      <w:numFmt w:val="lowerLetter"/>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15:restartNumberingAfterBreak="0">
    <w:nsid w:val="06B73FD4"/>
    <w:multiLevelType w:val="hybridMultilevel"/>
    <w:tmpl w:val="89BA04F0"/>
    <w:lvl w:ilvl="0" w:tplc="D638DE6C">
      <w:start w:val="1"/>
      <w:numFmt w:val="decimal"/>
      <w:lvlText w:val="%1."/>
      <w:lvlJc w:val="left"/>
      <w:pPr>
        <w:ind w:left="630" w:hanging="360"/>
      </w:pPr>
      <w:rPr>
        <w:rFonts w:hint="default"/>
      </w:rPr>
    </w:lvl>
    <w:lvl w:ilvl="1" w:tplc="042A0019" w:tentative="1">
      <w:start w:val="1"/>
      <w:numFmt w:val="lowerLetter"/>
      <w:lvlText w:val="%2."/>
      <w:lvlJc w:val="left"/>
      <w:pPr>
        <w:ind w:left="1350" w:hanging="360"/>
      </w:pPr>
    </w:lvl>
    <w:lvl w:ilvl="2" w:tplc="042A001B" w:tentative="1">
      <w:start w:val="1"/>
      <w:numFmt w:val="lowerRoman"/>
      <w:lvlText w:val="%3."/>
      <w:lvlJc w:val="right"/>
      <w:pPr>
        <w:ind w:left="2070" w:hanging="180"/>
      </w:pPr>
    </w:lvl>
    <w:lvl w:ilvl="3" w:tplc="042A000F" w:tentative="1">
      <w:start w:val="1"/>
      <w:numFmt w:val="decimal"/>
      <w:lvlText w:val="%4."/>
      <w:lvlJc w:val="left"/>
      <w:pPr>
        <w:ind w:left="2790" w:hanging="360"/>
      </w:pPr>
    </w:lvl>
    <w:lvl w:ilvl="4" w:tplc="042A0019" w:tentative="1">
      <w:start w:val="1"/>
      <w:numFmt w:val="lowerLetter"/>
      <w:lvlText w:val="%5."/>
      <w:lvlJc w:val="left"/>
      <w:pPr>
        <w:ind w:left="3510" w:hanging="360"/>
      </w:pPr>
    </w:lvl>
    <w:lvl w:ilvl="5" w:tplc="042A001B" w:tentative="1">
      <w:start w:val="1"/>
      <w:numFmt w:val="lowerRoman"/>
      <w:lvlText w:val="%6."/>
      <w:lvlJc w:val="right"/>
      <w:pPr>
        <w:ind w:left="4230" w:hanging="180"/>
      </w:pPr>
    </w:lvl>
    <w:lvl w:ilvl="6" w:tplc="042A000F" w:tentative="1">
      <w:start w:val="1"/>
      <w:numFmt w:val="decimal"/>
      <w:lvlText w:val="%7."/>
      <w:lvlJc w:val="left"/>
      <w:pPr>
        <w:ind w:left="4950" w:hanging="360"/>
      </w:pPr>
    </w:lvl>
    <w:lvl w:ilvl="7" w:tplc="042A0019" w:tentative="1">
      <w:start w:val="1"/>
      <w:numFmt w:val="lowerLetter"/>
      <w:lvlText w:val="%8."/>
      <w:lvlJc w:val="left"/>
      <w:pPr>
        <w:ind w:left="5670" w:hanging="360"/>
      </w:pPr>
    </w:lvl>
    <w:lvl w:ilvl="8" w:tplc="042A001B" w:tentative="1">
      <w:start w:val="1"/>
      <w:numFmt w:val="lowerRoman"/>
      <w:lvlText w:val="%9."/>
      <w:lvlJc w:val="right"/>
      <w:pPr>
        <w:ind w:left="6390" w:hanging="180"/>
      </w:pPr>
    </w:lvl>
  </w:abstractNum>
  <w:abstractNum w:abstractNumId="2" w15:restartNumberingAfterBreak="0">
    <w:nsid w:val="09082722"/>
    <w:multiLevelType w:val="multilevel"/>
    <w:tmpl w:val="FB0EFFC8"/>
    <w:lvl w:ilvl="0">
      <w:start w:val="1"/>
      <w:numFmt w:val="lowerLetter"/>
      <w:lvlText w:val="%1)"/>
      <w:lvlJc w:val="left"/>
      <w:pPr>
        <w:ind w:left="648" w:hanging="360"/>
      </w:pPr>
      <w:rPr>
        <w:rFonts w:hint="default"/>
      </w:rPr>
    </w:lvl>
    <w:lvl w:ilvl="1">
      <w:start w:val="1"/>
      <w:numFmt w:val="decimal"/>
      <w:lvlText w:val="%1.%2."/>
      <w:lvlJc w:val="left"/>
      <w:pPr>
        <w:ind w:left="648" w:hanging="360"/>
      </w:pPr>
    </w:lvl>
    <w:lvl w:ilvl="2">
      <w:start w:val="1"/>
      <w:numFmt w:val="decimal"/>
      <w:isLgl/>
      <w:lvlText w:val="%1.%2.%3."/>
      <w:lvlJc w:val="left"/>
      <w:pPr>
        <w:ind w:left="1008" w:hanging="720"/>
      </w:pPr>
      <w:rPr>
        <w:rFonts w:hint="default"/>
      </w:rPr>
    </w:lvl>
    <w:lvl w:ilvl="3">
      <w:start w:val="1"/>
      <w:numFmt w:val="decimal"/>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368" w:hanging="108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1728" w:hanging="1440"/>
      </w:pPr>
      <w:rPr>
        <w:rFonts w:hint="default"/>
      </w:rPr>
    </w:lvl>
  </w:abstractNum>
  <w:abstractNum w:abstractNumId="3" w15:restartNumberingAfterBreak="0">
    <w:nsid w:val="0B3E7AFD"/>
    <w:multiLevelType w:val="hybridMultilevel"/>
    <w:tmpl w:val="9B385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C40BF3"/>
    <w:multiLevelType w:val="hybridMultilevel"/>
    <w:tmpl w:val="4322CFB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 w15:restartNumberingAfterBreak="0">
    <w:nsid w:val="1D9C1460"/>
    <w:multiLevelType w:val="hybridMultilevel"/>
    <w:tmpl w:val="CBC6F04A"/>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BFE5F52"/>
    <w:multiLevelType w:val="hybridMultilevel"/>
    <w:tmpl w:val="4B3A680C"/>
    <w:lvl w:ilvl="0" w:tplc="04090017">
      <w:start w:val="1"/>
      <w:numFmt w:val="lowerLetter"/>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15:restartNumberingAfterBreak="0">
    <w:nsid w:val="2D3A4640"/>
    <w:multiLevelType w:val="multilevel"/>
    <w:tmpl w:val="A516E22C"/>
    <w:lvl w:ilvl="0">
      <w:start w:val="1"/>
      <w:numFmt w:val="decimal"/>
      <w:lvlText w:val="%1."/>
      <w:lvlJc w:val="left"/>
      <w:pPr>
        <w:ind w:left="648" w:hanging="360"/>
      </w:pPr>
      <w:rPr>
        <w:rFonts w:hint="default"/>
      </w:rPr>
    </w:lvl>
    <w:lvl w:ilvl="1">
      <w:start w:val="1"/>
      <w:numFmt w:val="decimal"/>
      <w:lvlText w:val="%1.%2."/>
      <w:lvlJc w:val="left"/>
      <w:pPr>
        <w:ind w:left="648" w:hanging="360"/>
      </w:pPr>
    </w:lvl>
    <w:lvl w:ilvl="2">
      <w:start w:val="1"/>
      <w:numFmt w:val="decimal"/>
      <w:isLgl/>
      <w:lvlText w:val="%1.%2.%3."/>
      <w:lvlJc w:val="left"/>
      <w:pPr>
        <w:ind w:left="1008" w:hanging="720"/>
      </w:pPr>
      <w:rPr>
        <w:rFonts w:hint="default"/>
      </w:rPr>
    </w:lvl>
    <w:lvl w:ilvl="3">
      <w:start w:val="1"/>
      <w:numFmt w:val="decimal"/>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368" w:hanging="108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1728" w:hanging="1440"/>
      </w:pPr>
      <w:rPr>
        <w:rFonts w:hint="default"/>
      </w:rPr>
    </w:lvl>
  </w:abstractNum>
  <w:abstractNum w:abstractNumId="1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3A797B18"/>
    <w:multiLevelType w:val="hybridMultilevel"/>
    <w:tmpl w:val="E856E99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5400"/>
        </w:tabs>
        <w:ind w:left="532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15:restartNumberingAfterBreak="0">
    <w:nsid w:val="53BE613E"/>
    <w:multiLevelType w:val="hybridMultilevel"/>
    <w:tmpl w:val="562C4DAE"/>
    <w:lvl w:ilvl="0" w:tplc="49E2DABE">
      <w:start w:val="2"/>
      <w:numFmt w:val="decimal"/>
      <w:lvlText w:val="%1."/>
      <w:lvlJc w:val="left"/>
      <w:pPr>
        <w:ind w:left="648" w:hanging="360"/>
      </w:pPr>
      <w:rPr>
        <w:rFonts w:hint="default"/>
      </w:rPr>
    </w:lvl>
    <w:lvl w:ilvl="1" w:tplc="042A0019" w:tentative="1">
      <w:start w:val="1"/>
      <w:numFmt w:val="lowerLetter"/>
      <w:lvlText w:val="%2."/>
      <w:lvlJc w:val="left"/>
      <w:pPr>
        <w:ind w:left="1368" w:hanging="360"/>
      </w:pPr>
    </w:lvl>
    <w:lvl w:ilvl="2" w:tplc="042A001B" w:tentative="1">
      <w:start w:val="1"/>
      <w:numFmt w:val="lowerRoman"/>
      <w:lvlText w:val="%3."/>
      <w:lvlJc w:val="right"/>
      <w:pPr>
        <w:ind w:left="2088" w:hanging="180"/>
      </w:pPr>
    </w:lvl>
    <w:lvl w:ilvl="3" w:tplc="042A000F" w:tentative="1">
      <w:start w:val="1"/>
      <w:numFmt w:val="decimal"/>
      <w:lvlText w:val="%4."/>
      <w:lvlJc w:val="left"/>
      <w:pPr>
        <w:ind w:left="2808" w:hanging="360"/>
      </w:pPr>
    </w:lvl>
    <w:lvl w:ilvl="4" w:tplc="042A0019" w:tentative="1">
      <w:start w:val="1"/>
      <w:numFmt w:val="lowerLetter"/>
      <w:lvlText w:val="%5."/>
      <w:lvlJc w:val="left"/>
      <w:pPr>
        <w:ind w:left="3528" w:hanging="360"/>
      </w:pPr>
    </w:lvl>
    <w:lvl w:ilvl="5" w:tplc="042A001B" w:tentative="1">
      <w:start w:val="1"/>
      <w:numFmt w:val="lowerRoman"/>
      <w:lvlText w:val="%6."/>
      <w:lvlJc w:val="right"/>
      <w:pPr>
        <w:ind w:left="4248" w:hanging="180"/>
      </w:pPr>
    </w:lvl>
    <w:lvl w:ilvl="6" w:tplc="042A000F" w:tentative="1">
      <w:start w:val="1"/>
      <w:numFmt w:val="decimal"/>
      <w:lvlText w:val="%7."/>
      <w:lvlJc w:val="left"/>
      <w:pPr>
        <w:ind w:left="4968" w:hanging="360"/>
      </w:pPr>
    </w:lvl>
    <w:lvl w:ilvl="7" w:tplc="042A0019" w:tentative="1">
      <w:start w:val="1"/>
      <w:numFmt w:val="lowerLetter"/>
      <w:lvlText w:val="%8."/>
      <w:lvlJc w:val="left"/>
      <w:pPr>
        <w:ind w:left="5688" w:hanging="360"/>
      </w:pPr>
    </w:lvl>
    <w:lvl w:ilvl="8" w:tplc="042A001B" w:tentative="1">
      <w:start w:val="1"/>
      <w:numFmt w:val="lowerRoman"/>
      <w:lvlText w:val="%9."/>
      <w:lvlJc w:val="right"/>
      <w:pPr>
        <w:ind w:left="6408" w:hanging="180"/>
      </w:pPr>
    </w:lvl>
  </w:abstractNum>
  <w:abstractNum w:abstractNumId="16" w15:restartNumberingAfterBreak="0">
    <w:nsid w:val="5D490795"/>
    <w:multiLevelType w:val="multilevel"/>
    <w:tmpl w:val="FB0EFFC8"/>
    <w:lvl w:ilvl="0">
      <w:start w:val="1"/>
      <w:numFmt w:val="lowerLetter"/>
      <w:lvlText w:val="%1)"/>
      <w:lvlJc w:val="left"/>
      <w:pPr>
        <w:ind w:left="648" w:hanging="360"/>
      </w:pPr>
      <w:rPr>
        <w:rFonts w:hint="default"/>
      </w:rPr>
    </w:lvl>
    <w:lvl w:ilvl="1">
      <w:start w:val="1"/>
      <w:numFmt w:val="decimal"/>
      <w:lvlText w:val="%1.%2."/>
      <w:lvlJc w:val="left"/>
      <w:pPr>
        <w:ind w:left="648" w:hanging="360"/>
      </w:pPr>
    </w:lvl>
    <w:lvl w:ilvl="2">
      <w:start w:val="1"/>
      <w:numFmt w:val="decimal"/>
      <w:isLgl/>
      <w:lvlText w:val="%1.%2.%3."/>
      <w:lvlJc w:val="left"/>
      <w:pPr>
        <w:ind w:left="1008" w:hanging="720"/>
      </w:pPr>
      <w:rPr>
        <w:rFonts w:hint="default"/>
      </w:rPr>
    </w:lvl>
    <w:lvl w:ilvl="3">
      <w:start w:val="1"/>
      <w:numFmt w:val="decimal"/>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368" w:hanging="108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1728" w:hanging="1440"/>
      </w:pPr>
      <w:rPr>
        <w:rFonts w:hint="default"/>
      </w:rPr>
    </w:lvl>
  </w:abstractNum>
  <w:abstractNum w:abstractNumId="17" w15:restartNumberingAfterBreak="0">
    <w:nsid w:val="66E665B0"/>
    <w:multiLevelType w:val="hybridMultilevel"/>
    <w:tmpl w:val="CAAA89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7E2F74"/>
    <w:multiLevelType w:val="hybridMultilevel"/>
    <w:tmpl w:val="6B90D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DD6479"/>
    <w:multiLevelType w:val="hybridMultilevel"/>
    <w:tmpl w:val="662282B8"/>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43559AF"/>
    <w:multiLevelType w:val="hybridMultilevel"/>
    <w:tmpl w:val="FEBE6B4C"/>
    <w:lvl w:ilvl="0" w:tplc="D67E25A8">
      <w:start w:val="2"/>
      <w:numFmt w:val="decimal"/>
      <w:lvlText w:val="%1."/>
      <w:lvlJc w:val="left"/>
      <w:pPr>
        <w:ind w:left="648" w:hanging="360"/>
      </w:pPr>
      <w:rPr>
        <w:rFonts w:hint="default"/>
      </w:rPr>
    </w:lvl>
    <w:lvl w:ilvl="1" w:tplc="042A0019" w:tentative="1">
      <w:start w:val="1"/>
      <w:numFmt w:val="lowerLetter"/>
      <w:lvlText w:val="%2."/>
      <w:lvlJc w:val="left"/>
      <w:pPr>
        <w:ind w:left="1368" w:hanging="360"/>
      </w:pPr>
    </w:lvl>
    <w:lvl w:ilvl="2" w:tplc="042A001B" w:tentative="1">
      <w:start w:val="1"/>
      <w:numFmt w:val="lowerRoman"/>
      <w:lvlText w:val="%3."/>
      <w:lvlJc w:val="right"/>
      <w:pPr>
        <w:ind w:left="2088" w:hanging="180"/>
      </w:pPr>
    </w:lvl>
    <w:lvl w:ilvl="3" w:tplc="042A000F" w:tentative="1">
      <w:start w:val="1"/>
      <w:numFmt w:val="decimal"/>
      <w:lvlText w:val="%4."/>
      <w:lvlJc w:val="left"/>
      <w:pPr>
        <w:ind w:left="2808" w:hanging="360"/>
      </w:pPr>
    </w:lvl>
    <w:lvl w:ilvl="4" w:tplc="042A0019" w:tentative="1">
      <w:start w:val="1"/>
      <w:numFmt w:val="lowerLetter"/>
      <w:lvlText w:val="%5."/>
      <w:lvlJc w:val="left"/>
      <w:pPr>
        <w:ind w:left="3528" w:hanging="360"/>
      </w:pPr>
    </w:lvl>
    <w:lvl w:ilvl="5" w:tplc="042A001B" w:tentative="1">
      <w:start w:val="1"/>
      <w:numFmt w:val="lowerRoman"/>
      <w:lvlText w:val="%6."/>
      <w:lvlJc w:val="right"/>
      <w:pPr>
        <w:ind w:left="4248" w:hanging="180"/>
      </w:pPr>
    </w:lvl>
    <w:lvl w:ilvl="6" w:tplc="042A000F" w:tentative="1">
      <w:start w:val="1"/>
      <w:numFmt w:val="decimal"/>
      <w:lvlText w:val="%7."/>
      <w:lvlJc w:val="left"/>
      <w:pPr>
        <w:ind w:left="4968" w:hanging="360"/>
      </w:pPr>
    </w:lvl>
    <w:lvl w:ilvl="7" w:tplc="042A0019" w:tentative="1">
      <w:start w:val="1"/>
      <w:numFmt w:val="lowerLetter"/>
      <w:lvlText w:val="%8."/>
      <w:lvlJc w:val="left"/>
      <w:pPr>
        <w:ind w:left="5688" w:hanging="360"/>
      </w:pPr>
    </w:lvl>
    <w:lvl w:ilvl="8" w:tplc="042A001B" w:tentative="1">
      <w:start w:val="1"/>
      <w:numFmt w:val="lowerRoman"/>
      <w:lvlText w:val="%9."/>
      <w:lvlJc w:val="right"/>
      <w:pPr>
        <w:ind w:left="6408" w:hanging="180"/>
      </w:pPr>
    </w:lvl>
  </w:abstractNum>
  <w:abstractNum w:abstractNumId="23" w15:restartNumberingAfterBreak="0">
    <w:nsid w:val="77751B8A"/>
    <w:multiLevelType w:val="hybridMultilevel"/>
    <w:tmpl w:val="0330A49E"/>
    <w:lvl w:ilvl="0" w:tplc="A050CB62">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4" w15:restartNumberingAfterBreak="0">
    <w:nsid w:val="78EE0E18"/>
    <w:multiLevelType w:val="hybridMultilevel"/>
    <w:tmpl w:val="F23A5B3A"/>
    <w:lvl w:ilvl="0" w:tplc="0C50D488">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6" w15:restartNumberingAfterBreak="0">
    <w:nsid w:val="7D433977"/>
    <w:multiLevelType w:val="multilevel"/>
    <w:tmpl w:val="917CE8B6"/>
    <w:lvl w:ilvl="0">
      <w:start w:val="2"/>
      <w:numFmt w:val="decimal"/>
      <w:lvlText w:val="%1"/>
      <w:lvlJc w:val="left"/>
      <w:pPr>
        <w:ind w:left="360" w:hanging="360"/>
      </w:pPr>
      <w:rPr>
        <w:rFonts w:hint="default"/>
      </w:rPr>
    </w:lvl>
    <w:lvl w:ilvl="1">
      <w:start w:val="2"/>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1872" w:hanging="72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808" w:hanging="108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3744" w:hanging="1440"/>
      </w:pPr>
      <w:rPr>
        <w:rFonts w:hint="default"/>
      </w:rPr>
    </w:lvl>
  </w:abstractNum>
  <w:num w:numId="1">
    <w:abstractNumId w:val="10"/>
  </w:num>
  <w:num w:numId="2">
    <w:abstractNumId w:val="20"/>
  </w:num>
  <w:num w:numId="3">
    <w:abstractNumId w:val="7"/>
  </w:num>
  <w:num w:numId="4">
    <w:abstractNumId w:val="13"/>
  </w:num>
  <w:num w:numId="5">
    <w:abstractNumId w:val="13"/>
  </w:num>
  <w:num w:numId="6">
    <w:abstractNumId w:val="13"/>
  </w:num>
  <w:num w:numId="7">
    <w:abstractNumId w:val="13"/>
  </w:num>
  <w:num w:numId="8">
    <w:abstractNumId w:val="14"/>
  </w:num>
  <w:num w:numId="9">
    <w:abstractNumId w:val="21"/>
  </w:num>
  <w:num w:numId="10">
    <w:abstractNumId w:val="11"/>
  </w:num>
  <w:num w:numId="11">
    <w:abstractNumId w:val="6"/>
  </w:num>
  <w:num w:numId="12">
    <w:abstractNumId w:val="25"/>
  </w:num>
  <w:num w:numId="13">
    <w:abstractNumId w:val="9"/>
  </w:num>
  <w:num w:numId="14">
    <w:abstractNumId w:val="24"/>
  </w:num>
  <w:num w:numId="15">
    <w:abstractNumId w:val="3"/>
  </w:num>
  <w:num w:numId="16">
    <w:abstractNumId w:val="26"/>
  </w:num>
  <w:num w:numId="17">
    <w:abstractNumId w:val="23"/>
  </w:num>
  <w:num w:numId="18">
    <w:abstractNumId w:val="19"/>
  </w:num>
  <w:num w:numId="19">
    <w:abstractNumId w:val="8"/>
  </w:num>
  <w:num w:numId="20">
    <w:abstractNumId w:val="17"/>
  </w:num>
  <w:num w:numId="21">
    <w:abstractNumId w:val="16"/>
  </w:num>
  <w:num w:numId="22">
    <w:abstractNumId w:val="18"/>
  </w:num>
  <w:num w:numId="23">
    <w:abstractNumId w:val="12"/>
  </w:num>
  <w:num w:numId="24">
    <w:abstractNumId w:val="0"/>
  </w:num>
  <w:num w:numId="25">
    <w:abstractNumId w:val="22"/>
  </w:num>
  <w:num w:numId="26">
    <w:abstractNumId w:val="2"/>
  </w:num>
  <w:num w:numId="27">
    <w:abstractNumId w:val="15"/>
  </w:num>
  <w:num w:numId="28">
    <w:abstractNumId w:val="1"/>
  </w:num>
  <w:num w:numId="29">
    <w:abstractNumId w:val="5"/>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savePreviewPicture/>
  <w:doNotValidateAgainstSchema/>
  <w:doNotDemarcateInvalidXml/>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59A6"/>
    <w:rsid w:val="00002EF6"/>
    <w:rsid w:val="000064BF"/>
    <w:rsid w:val="000128BA"/>
    <w:rsid w:val="000132CF"/>
    <w:rsid w:val="00013831"/>
    <w:rsid w:val="00013F07"/>
    <w:rsid w:val="00015893"/>
    <w:rsid w:val="000241DB"/>
    <w:rsid w:val="00025607"/>
    <w:rsid w:val="00027D47"/>
    <w:rsid w:val="000301A0"/>
    <w:rsid w:val="00031A66"/>
    <w:rsid w:val="0004390D"/>
    <w:rsid w:val="00061C3F"/>
    <w:rsid w:val="00070AD1"/>
    <w:rsid w:val="00072F57"/>
    <w:rsid w:val="00074AEB"/>
    <w:rsid w:val="000775F0"/>
    <w:rsid w:val="0008112F"/>
    <w:rsid w:val="00081260"/>
    <w:rsid w:val="00082C3F"/>
    <w:rsid w:val="00084DD3"/>
    <w:rsid w:val="0009546A"/>
    <w:rsid w:val="00096349"/>
    <w:rsid w:val="00096F7F"/>
    <w:rsid w:val="000B4641"/>
    <w:rsid w:val="000B7436"/>
    <w:rsid w:val="000C187E"/>
    <w:rsid w:val="000C3DA1"/>
    <w:rsid w:val="000C44BA"/>
    <w:rsid w:val="000C74B7"/>
    <w:rsid w:val="000C7987"/>
    <w:rsid w:val="000D5BA9"/>
    <w:rsid w:val="000E1BD4"/>
    <w:rsid w:val="000E2278"/>
    <w:rsid w:val="000E2C21"/>
    <w:rsid w:val="000E39BF"/>
    <w:rsid w:val="000E5958"/>
    <w:rsid w:val="000E7505"/>
    <w:rsid w:val="000F1FDB"/>
    <w:rsid w:val="000F217E"/>
    <w:rsid w:val="000F23E9"/>
    <w:rsid w:val="000F2866"/>
    <w:rsid w:val="000F3C95"/>
    <w:rsid w:val="000F44E5"/>
    <w:rsid w:val="000F6012"/>
    <w:rsid w:val="001000AF"/>
    <w:rsid w:val="0010015E"/>
    <w:rsid w:val="00103F57"/>
    <w:rsid w:val="001058BE"/>
    <w:rsid w:val="0010711E"/>
    <w:rsid w:val="00110044"/>
    <w:rsid w:val="0012391D"/>
    <w:rsid w:val="00126505"/>
    <w:rsid w:val="00126809"/>
    <w:rsid w:val="00127738"/>
    <w:rsid w:val="00127DFA"/>
    <w:rsid w:val="00127EDD"/>
    <w:rsid w:val="00134ED8"/>
    <w:rsid w:val="00136E77"/>
    <w:rsid w:val="00137622"/>
    <w:rsid w:val="00140474"/>
    <w:rsid w:val="00142288"/>
    <w:rsid w:val="00150333"/>
    <w:rsid w:val="00153A45"/>
    <w:rsid w:val="0015490E"/>
    <w:rsid w:val="00155E8F"/>
    <w:rsid w:val="0015692F"/>
    <w:rsid w:val="00156BFB"/>
    <w:rsid w:val="001629FA"/>
    <w:rsid w:val="00163485"/>
    <w:rsid w:val="00163F74"/>
    <w:rsid w:val="00172655"/>
    <w:rsid w:val="0017544E"/>
    <w:rsid w:val="00176F44"/>
    <w:rsid w:val="00181B88"/>
    <w:rsid w:val="0019005B"/>
    <w:rsid w:val="00191BE9"/>
    <w:rsid w:val="001931A0"/>
    <w:rsid w:val="00197A40"/>
    <w:rsid w:val="00197D36"/>
    <w:rsid w:val="001A082A"/>
    <w:rsid w:val="001A706B"/>
    <w:rsid w:val="001B2792"/>
    <w:rsid w:val="001B6318"/>
    <w:rsid w:val="001B7BA1"/>
    <w:rsid w:val="001B7E9F"/>
    <w:rsid w:val="001C5DC5"/>
    <w:rsid w:val="001D06CD"/>
    <w:rsid w:val="001E08F8"/>
    <w:rsid w:val="001E404C"/>
    <w:rsid w:val="001E4A0D"/>
    <w:rsid w:val="001E5029"/>
    <w:rsid w:val="001F385B"/>
    <w:rsid w:val="002007E7"/>
    <w:rsid w:val="002026B6"/>
    <w:rsid w:val="00203690"/>
    <w:rsid w:val="00205183"/>
    <w:rsid w:val="002113E3"/>
    <w:rsid w:val="00216778"/>
    <w:rsid w:val="002175BE"/>
    <w:rsid w:val="00220A36"/>
    <w:rsid w:val="00226605"/>
    <w:rsid w:val="00226E88"/>
    <w:rsid w:val="002307DE"/>
    <w:rsid w:val="0023146E"/>
    <w:rsid w:val="002328D3"/>
    <w:rsid w:val="00232C2C"/>
    <w:rsid w:val="00234F1B"/>
    <w:rsid w:val="00235215"/>
    <w:rsid w:val="002355D5"/>
    <w:rsid w:val="00243046"/>
    <w:rsid w:val="00246E6D"/>
    <w:rsid w:val="00251286"/>
    <w:rsid w:val="00251817"/>
    <w:rsid w:val="00251DCA"/>
    <w:rsid w:val="002544FF"/>
    <w:rsid w:val="00264A17"/>
    <w:rsid w:val="002660E3"/>
    <w:rsid w:val="002669B0"/>
    <w:rsid w:val="00271892"/>
    <w:rsid w:val="00271EAC"/>
    <w:rsid w:val="002740AE"/>
    <w:rsid w:val="0027437C"/>
    <w:rsid w:val="002744E5"/>
    <w:rsid w:val="002748DB"/>
    <w:rsid w:val="00275DB3"/>
    <w:rsid w:val="00276735"/>
    <w:rsid w:val="00277CFB"/>
    <w:rsid w:val="002864A3"/>
    <w:rsid w:val="0028689A"/>
    <w:rsid w:val="0029000E"/>
    <w:rsid w:val="00290326"/>
    <w:rsid w:val="00290DD4"/>
    <w:rsid w:val="00297C7E"/>
    <w:rsid w:val="002A29B7"/>
    <w:rsid w:val="002A32D3"/>
    <w:rsid w:val="002A5F96"/>
    <w:rsid w:val="002B0339"/>
    <w:rsid w:val="002B20CB"/>
    <w:rsid w:val="002B23F2"/>
    <w:rsid w:val="002B30E1"/>
    <w:rsid w:val="002B3B81"/>
    <w:rsid w:val="002B70DD"/>
    <w:rsid w:val="002C4DD5"/>
    <w:rsid w:val="002D139F"/>
    <w:rsid w:val="002D1CD2"/>
    <w:rsid w:val="002D347A"/>
    <w:rsid w:val="002D79CE"/>
    <w:rsid w:val="002E108E"/>
    <w:rsid w:val="002E4672"/>
    <w:rsid w:val="002E7AF6"/>
    <w:rsid w:val="002F45E6"/>
    <w:rsid w:val="002F6FEE"/>
    <w:rsid w:val="003029F8"/>
    <w:rsid w:val="00312E7F"/>
    <w:rsid w:val="00316560"/>
    <w:rsid w:val="00316D97"/>
    <w:rsid w:val="003205A5"/>
    <w:rsid w:val="003274C0"/>
    <w:rsid w:val="00333229"/>
    <w:rsid w:val="0034427F"/>
    <w:rsid w:val="00344A92"/>
    <w:rsid w:val="003549C5"/>
    <w:rsid w:val="00357A86"/>
    <w:rsid w:val="003605F1"/>
    <w:rsid w:val="00361AAA"/>
    <w:rsid w:val="00362A7F"/>
    <w:rsid w:val="00374525"/>
    <w:rsid w:val="00377469"/>
    <w:rsid w:val="0038081D"/>
    <w:rsid w:val="00381E87"/>
    <w:rsid w:val="003829D7"/>
    <w:rsid w:val="00385005"/>
    <w:rsid w:val="00385A14"/>
    <w:rsid w:val="00397CBD"/>
    <w:rsid w:val="003A3CD1"/>
    <w:rsid w:val="003A4213"/>
    <w:rsid w:val="003A47B5"/>
    <w:rsid w:val="003A59A6"/>
    <w:rsid w:val="003A64E9"/>
    <w:rsid w:val="003B153C"/>
    <w:rsid w:val="003B2230"/>
    <w:rsid w:val="003B2F5F"/>
    <w:rsid w:val="003B573D"/>
    <w:rsid w:val="003B6D1B"/>
    <w:rsid w:val="003C3D6B"/>
    <w:rsid w:val="003C4875"/>
    <w:rsid w:val="003C4E6A"/>
    <w:rsid w:val="003C570C"/>
    <w:rsid w:val="003C5A95"/>
    <w:rsid w:val="003C631A"/>
    <w:rsid w:val="003C73F5"/>
    <w:rsid w:val="003D0644"/>
    <w:rsid w:val="003D534B"/>
    <w:rsid w:val="003E0904"/>
    <w:rsid w:val="003E1BE4"/>
    <w:rsid w:val="003E4CCF"/>
    <w:rsid w:val="003E6D03"/>
    <w:rsid w:val="003E72F9"/>
    <w:rsid w:val="003F32DE"/>
    <w:rsid w:val="003F597A"/>
    <w:rsid w:val="003F5A2E"/>
    <w:rsid w:val="003F697E"/>
    <w:rsid w:val="004014E4"/>
    <w:rsid w:val="004059FE"/>
    <w:rsid w:val="004079BB"/>
    <w:rsid w:val="00412827"/>
    <w:rsid w:val="00416260"/>
    <w:rsid w:val="0041655B"/>
    <w:rsid w:val="00417C15"/>
    <w:rsid w:val="0042335E"/>
    <w:rsid w:val="00423D67"/>
    <w:rsid w:val="00431E3A"/>
    <w:rsid w:val="00433F4E"/>
    <w:rsid w:val="00434C2D"/>
    <w:rsid w:val="004370A9"/>
    <w:rsid w:val="004445B3"/>
    <w:rsid w:val="004505B9"/>
    <w:rsid w:val="0045449A"/>
    <w:rsid w:val="004545D2"/>
    <w:rsid w:val="00454DBF"/>
    <w:rsid w:val="004560AC"/>
    <w:rsid w:val="0045682B"/>
    <w:rsid w:val="00457BD6"/>
    <w:rsid w:val="0046021B"/>
    <w:rsid w:val="004637F1"/>
    <w:rsid w:val="00463837"/>
    <w:rsid w:val="00463A13"/>
    <w:rsid w:val="00472E64"/>
    <w:rsid w:val="00474668"/>
    <w:rsid w:val="0047675D"/>
    <w:rsid w:val="00476CD9"/>
    <w:rsid w:val="00476F22"/>
    <w:rsid w:val="0048095B"/>
    <w:rsid w:val="0048619C"/>
    <w:rsid w:val="0048676A"/>
    <w:rsid w:val="00490B0A"/>
    <w:rsid w:val="0049387F"/>
    <w:rsid w:val="004A3C93"/>
    <w:rsid w:val="004C49EB"/>
    <w:rsid w:val="004C5070"/>
    <w:rsid w:val="004D15F7"/>
    <w:rsid w:val="004D37D0"/>
    <w:rsid w:val="004D77E5"/>
    <w:rsid w:val="004F02ED"/>
    <w:rsid w:val="004F2CA9"/>
    <w:rsid w:val="004F4818"/>
    <w:rsid w:val="0050051D"/>
    <w:rsid w:val="005029DC"/>
    <w:rsid w:val="00507E11"/>
    <w:rsid w:val="00510456"/>
    <w:rsid w:val="00511E19"/>
    <w:rsid w:val="005121E5"/>
    <w:rsid w:val="00512B0E"/>
    <w:rsid w:val="00516EF9"/>
    <w:rsid w:val="00523FF6"/>
    <w:rsid w:val="00525351"/>
    <w:rsid w:val="005255B3"/>
    <w:rsid w:val="005265FB"/>
    <w:rsid w:val="00531396"/>
    <w:rsid w:val="00532663"/>
    <w:rsid w:val="00537320"/>
    <w:rsid w:val="0053798F"/>
    <w:rsid w:val="005414FA"/>
    <w:rsid w:val="005420D3"/>
    <w:rsid w:val="00551BB4"/>
    <w:rsid w:val="005551D0"/>
    <w:rsid w:val="00556AC9"/>
    <w:rsid w:val="00557200"/>
    <w:rsid w:val="0056340C"/>
    <w:rsid w:val="00564506"/>
    <w:rsid w:val="00573422"/>
    <w:rsid w:val="005816B1"/>
    <w:rsid w:val="0058294C"/>
    <w:rsid w:val="00582ADF"/>
    <w:rsid w:val="00583AE8"/>
    <w:rsid w:val="00585BF6"/>
    <w:rsid w:val="00586F2D"/>
    <w:rsid w:val="00587805"/>
    <w:rsid w:val="00587DE7"/>
    <w:rsid w:val="00590F66"/>
    <w:rsid w:val="00593D4D"/>
    <w:rsid w:val="00594E00"/>
    <w:rsid w:val="005967FE"/>
    <w:rsid w:val="005A0480"/>
    <w:rsid w:val="005A1D83"/>
    <w:rsid w:val="005A59C4"/>
    <w:rsid w:val="005A6A4D"/>
    <w:rsid w:val="005B0464"/>
    <w:rsid w:val="005B31DA"/>
    <w:rsid w:val="005B3D26"/>
    <w:rsid w:val="005B520E"/>
    <w:rsid w:val="005B535B"/>
    <w:rsid w:val="005C0A29"/>
    <w:rsid w:val="005C0C83"/>
    <w:rsid w:val="005C126D"/>
    <w:rsid w:val="005C20D1"/>
    <w:rsid w:val="005C4820"/>
    <w:rsid w:val="005C4850"/>
    <w:rsid w:val="005C4B2B"/>
    <w:rsid w:val="005C5921"/>
    <w:rsid w:val="005C666B"/>
    <w:rsid w:val="005D073D"/>
    <w:rsid w:val="005D082A"/>
    <w:rsid w:val="005D3C19"/>
    <w:rsid w:val="005D5CFC"/>
    <w:rsid w:val="005E3898"/>
    <w:rsid w:val="005E6653"/>
    <w:rsid w:val="005F16D2"/>
    <w:rsid w:val="005F2872"/>
    <w:rsid w:val="005F40AC"/>
    <w:rsid w:val="005F43D7"/>
    <w:rsid w:val="00601327"/>
    <w:rsid w:val="00602820"/>
    <w:rsid w:val="006045BA"/>
    <w:rsid w:val="00607D9D"/>
    <w:rsid w:val="006108A4"/>
    <w:rsid w:val="0061093C"/>
    <w:rsid w:val="00610C55"/>
    <w:rsid w:val="00611857"/>
    <w:rsid w:val="0061437F"/>
    <w:rsid w:val="00617658"/>
    <w:rsid w:val="00621DFF"/>
    <w:rsid w:val="006242B0"/>
    <w:rsid w:val="00624E53"/>
    <w:rsid w:val="006306FF"/>
    <w:rsid w:val="006310BB"/>
    <w:rsid w:val="00631FF7"/>
    <w:rsid w:val="0063449B"/>
    <w:rsid w:val="006447B2"/>
    <w:rsid w:val="00645FCA"/>
    <w:rsid w:val="0064698C"/>
    <w:rsid w:val="00650CBC"/>
    <w:rsid w:val="00652AC6"/>
    <w:rsid w:val="0066043F"/>
    <w:rsid w:val="00663456"/>
    <w:rsid w:val="00666666"/>
    <w:rsid w:val="0067108F"/>
    <w:rsid w:val="006764C4"/>
    <w:rsid w:val="006829A7"/>
    <w:rsid w:val="00696219"/>
    <w:rsid w:val="006A115B"/>
    <w:rsid w:val="006B3B7D"/>
    <w:rsid w:val="006B640D"/>
    <w:rsid w:val="006C4648"/>
    <w:rsid w:val="006D03E4"/>
    <w:rsid w:val="006D049C"/>
    <w:rsid w:val="006D11EC"/>
    <w:rsid w:val="006D7E28"/>
    <w:rsid w:val="006E1A04"/>
    <w:rsid w:val="006E2886"/>
    <w:rsid w:val="006E4972"/>
    <w:rsid w:val="006E5191"/>
    <w:rsid w:val="006F0BC1"/>
    <w:rsid w:val="006F2B17"/>
    <w:rsid w:val="006F2E0D"/>
    <w:rsid w:val="006F3317"/>
    <w:rsid w:val="00702D7E"/>
    <w:rsid w:val="00705080"/>
    <w:rsid w:val="00705A2A"/>
    <w:rsid w:val="00710C15"/>
    <w:rsid w:val="00717997"/>
    <w:rsid w:val="0072064C"/>
    <w:rsid w:val="00724B0B"/>
    <w:rsid w:val="00724B75"/>
    <w:rsid w:val="00724CE1"/>
    <w:rsid w:val="007272E0"/>
    <w:rsid w:val="00730A1A"/>
    <w:rsid w:val="007337CC"/>
    <w:rsid w:val="0074138C"/>
    <w:rsid w:val="007442B3"/>
    <w:rsid w:val="00746C28"/>
    <w:rsid w:val="00747A19"/>
    <w:rsid w:val="00747C71"/>
    <w:rsid w:val="00751F24"/>
    <w:rsid w:val="0075225A"/>
    <w:rsid w:val="00753F7B"/>
    <w:rsid w:val="007546B8"/>
    <w:rsid w:val="00755C2C"/>
    <w:rsid w:val="0075660D"/>
    <w:rsid w:val="00761630"/>
    <w:rsid w:val="0077295D"/>
    <w:rsid w:val="00774496"/>
    <w:rsid w:val="0077573B"/>
    <w:rsid w:val="00775D6D"/>
    <w:rsid w:val="0077625F"/>
    <w:rsid w:val="0077628D"/>
    <w:rsid w:val="00776627"/>
    <w:rsid w:val="007778FA"/>
    <w:rsid w:val="0078177A"/>
    <w:rsid w:val="0078398E"/>
    <w:rsid w:val="00787C5A"/>
    <w:rsid w:val="0079003A"/>
    <w:rsid w:val="007900BF"/>
    <w:rsid w:val="00790EDC"/>
    <w:rsid w:val="007919DE"/>
    <w:rsid w:val="007928D0"/>
    <w:rsid w:val="007972B9"/>
    <w:rsid w:val="007A1D53"/>
    <w:rsid w:val="007A2238"/>
    <w:rsid w:val="007B3A30"/>
    <w:rsid w:val="007B3FD8"/>
    <w:rsid w:val="007C0308"/>
    <w:rsid w:val="007C4243"/>
    <w:rsid w:val="007D0F9D"/>
    <w:rsid w:val="007D690D"/>
    <w:rsid w:val="007E052F"/>
    <w:rsid w:val="007F6A12"/>
    <w:rsid w:val="008014D2"/>
    <w:rsid w:val="00804A04"/>
    <w:rsid w:val="008054BC"/>
    <w:rsid w:val="00810B7A"/>
    <w:rsid w:val="008129A9"/>
    <w:rsid w:val="0081480B"/>
    <w:rsid w:val="00815246"/>
    <w:rsid w:val="008155FE"/>
    <w:rsid w:val="008164A4"/>
    <w:rsid w:val="00816CEA"/>
    <w:rsid w:val="00816FB3"/>
    <w:rsid w:val="008241EC"/>
    <w:rsid w:val="00824B06"/>
    <w:rsid w:val="00824DD2"/>
    <w:rsid w:val="0083089F"/>
    <w:rsid w:val="008330F7"/>
    <w:rsid w:val="00833BF6"/>
    <w:rsid w:val="008365F7"/>
    <w:rsid w:val="00837882"/>
    <w:rsid w:val="00840581"/>
    <w:rsid w:val="00840C8C"/>
    <w:rsid w:val="00851F1D"/>
    <w:rsid w:val="008538F3"/>
    <w:rsid w:val="00861033"/>
    <w:rsid w:val="00861B29"/>
    <w:rsid w:val="00862ACE"/>
    <w:rsid w:val="00864C3B"/>
    <w:rsid w:val="00864FC4"/>
    <w:rsid w:val="00865530"/>
    <w:rsid w:val="00866B37"/>
    <w:rsid w:val="00866E97"/>
    <w:rsid w:val="00870557"/>
    <w:rsid w:val="00875655"/>
    <w:rsid w:val="00883D41"/>
    <w:rsid w:val="008849D8"/>
    <w:rsid w:val="00890F5C"/>
    <w:rsid w:val="00892FCC"/>
    <w:rsid w:val="00893C79"/>
    <w:rsid w:val="0089454C"/>
    <w:rsid w:val="00894DCB"/>
    <w:rsid w:val="00896173"/>
    <w:rsid w:val="0089621E"/>
    <w:rsid w:val="00896B4E"/>
    <w:rsid w:val="008A0184"/>
    <w:rsid w:val="008A1E48"/>
    <w:rsid w:val="008A37FC"/>
    <w:rsid w:val="008A3B9C"/>
    <w:rsid w:val="008A4543"/>
    <w:rsid w:val="008A55B5"/>
    <w:rsid w:val="008A75C8"/>
    <w:rsid w:val="008B21BB"/>
    <w:rsid w:val="008B39FC"/>
    <w:rsid w:val="008B4EA1"/>
    <w:rsid w:val="008B520E"/>
    <w:rsid w:val="008C10F3"/>
    <w:rsid w:val="008C24FD"/>
    <w:rsid w:val="008C594E"/>
    <w:rsid w:val="008C6EB8"/>
    <w:rsid w:val="008C7B92"/>
    <w:rsid w:val="008D28F4"/>
    <w:rsid w:val="008D3A31"/>
    <w:rsid w:val="008D42CA"/>
    <w:rsid w:val="008D4321"/>
    <w:rsid w:val="008E1561"/>
    <w:rsid w:val="008E158C"/>
    <w:rsid w:val="008E5EEB"/>
    <w:rsid w:val="008E79F6"/>
    <w:rsid w:val="008F040A"/>
    <w:rsid w:val="008F1C5C"/>
    <w:rsid w:val="008F3180"/>
    <w:rsid w:val="008F4797"/>
    <w:rsid w:val="008F5368"/>
    <w:rsid w:val="008F53F3"/>
    <w:rsid w:val="009010E9"/>
    <w:rsid w:val="009021F0"/>
    <w:rsid w:val="00902437"/>
    <w:rsid w:val="00904D7C"/>
    <w:rsid w:val="009053A7"/>
    <w:rsid w:val="00912B64"/>
    <w:rsid w:val="0091396F"/>
    <w:rsid w:val="0091781C"/>
    <w:rsid w:val="00920380"/>
    <w:rsid w:val="00920FC6"/>
    <w:rsid w:val="00924E29"/>
    <w:rsid w:val="00926F0D"/>
    <w:rsid w:val="00931705"/>
    <w:rsid w:val="00937F8F"/>
    <w:rsid w:val="00940149"/>
    <w:rsid w:val="00942B06"/>
    <w:rsid w:val="0094492A"/>
    <w:rsid w:val="009461A8"/>
    <w:rsid w:val="009461B1"/>
    <w:rsid w:val="0095347A"/>
    <w:rsid w:val="0096310E"/>
    <w:rsid w:val="0097508D"/>
    <w:rsid w:val="009753CD"/>
    <w:rsid w:val="009755E7"/>
    <w:rsid w:val="00975673"/>
    <w:rsid w:val="00975BCC"/>
    <w:rsid w:val="009804DD"/>
    <w:rsid w:val="00980C4E"/>
    <w:rsid w:val="00982D84"/>
    <w:rsid w:val="00984E47"/>
    <w:rsid w:val="00985B89"/>
    <w:rsid w:val="00986C9D"/>
    <w:rsid w:val="00996297"/>
    <w:rsid w:val="00996921"/>
    <w:rsid w:val="00996967"/>
    <w:rsid w:val="00996D09"/>
    <w:rsid w:val="009A377D"/>
    <w:rsid w:val="009A4A34"/>
    <w:rsid w:val="009A63DD"/>
    <w:rsid w:val="009B0ABD"/>
    <w:rsid w:val="009B2EFE"/>
    <w:rsid w:val="009B38E0"/>
    <w:rsid w:val="009B3FCA"/>
    <w:rsid w:val="009B4289"/>
    <w:rsid w:val="009B4ABA"/>
    <w:rsid w:val="009B4C60"/>
    <w:rsid w:val="009B759E"/>
    <w:rsid w:val="009C1070"/>
    <w:rsid w:val="009C1E9D"/>
    <w:rsid w:val="009C3843"/>
    <w:rsid w:val="009D00BC"/>
    <w:rsid w:val="009D0CE0"/>
    <w:rsid w:val="009D18EB"/>
    <w:rsid w:val="009D2A2D"/>
    <w:rsid w:val="009D2A37"/>
    <w:rsid w:val="009D5B6C"/>
    <w:rsid w:val="009E09B5"/>
    <w:rsid w:val="009E2FFE"/>
    <w:rsid w:val="009E31D1"/>
    <w:rsid w:val="009E383A"/>
    <w:rsid w:val="009E40A8"/>
    <w:rsid w:val="009E4892"/>
    <w:rsid w:val="009E76B1"/>
    <w:rsid w:val="009F42C4"/>
    <w:rsid w:val="009F4B87"/>
    <w:rsid w:val="009F6AA7"/>
    <w:rsid w:val="00A00CDA"/>
    <w:rsid w:val="00A03577"/>
    <w:rsid w:val="00A04469"/>
    <w:rsid w:val="00A05F60"/>
    <w:rsid w:val="00A07CE3"/>
    <w:rsid w:val="00A10BBA"/>
    <w:rsid w:val="00A114F5"/>
    <w:rsid w:val="00A1186A"/>
    <w:rsid w:val="00A1372F"/>
    <w:rsid w:val="00A13DE8"/>
    <w:rsid w:val="00A13E16"/>
    <w:rsid w:val="00A21369"/>
    <w:rsid w:val="00A22E88"/>
    <w:rsid w:val="00A2616D"/>
    <w:rsid w:val="00A31C25"/>
    <w:rsid w:val="00A3357F"/>
    <w:rsid w:val="00A3412D"/>
    <w:rsid w:val="00A34396"/>
    <w:rsid w:val="00A34509"/>
    <w:rsid w:val="00A378A6"/>
    <w:rsid w:val="00A419C1"/>
    <w:rsid w:val="00A454AA"/>
    <w:rsid w:val="00A46D73"/>
    <w:rsid w:val="00A509A8"/>
    <w:rsid w:val="00A510F7"/>
    <w:rsid w:val="00A55132"/>
    <w:rsid w:val="00A55E3B"/>
    <w:rsid w:val="00A6071F"/>
    <w:rsid w:val="00A61412"/>
    <w:rsid w:val="00A61577"/>
    <w:rsid w:val="00A61A25"/>
    <w:rsid w:val="00A64E4E"/>
    <w:rsid w:val="00A739BC"/>
    <w:rsid w:val="00A75169"/>
    <w:rsid w:val="00A7641B"/>
    <w:rsid w:val="00A84DE4"/>
    <w:rsid w:val="00A85A1F"/>
    <w:rsid w:val="00A90EAA"/>
    <w:rsid w:val="00A91574"/>
    <w:rsid w:val="00A92CB8"/>
    <w:rsid w:val="00AA0798"/>
    <w:rsid w:val="00AA1C97"/>
    <w:rsid w:val="00AA3492"/>
    <w:rsid w:val="00AA38C5"/>
    <w:rsid w:val="00AB5313"/>
    <w:rsid w:val="00AB6F52"/>
    <w:rsid w:val="00AB7856"/>
    <w:rsid w:val="00AC0236"/>
    <w:rsid w:val="00AC2C3C"/>
    <w:rsid w:val="00AC6519"/>
    <w:rsid w:val="00AC70CB"/>
    <w:rsid w:val="00AC778F"/>
    <w:rsid w:val="00AD2195"/>
    <w:rsid w:val="00AD3275"/>
    <w:rsid w:val="00AE2099"/>
    <w:rsid w:val="00AE2E99"/>
    <w:rsid w:val="00AE510E"/>
    <w:rsid w:val="00AE553B"/>
    <w:rsid w:val="00AF237C"/>
    <w:rsid w:val="00AF2775"/>
    <w:rsid w:val="00AF4047"/>
    <w:rsid w:val="00B009C8"/>
    <w:rsid w:val="00B0201C"/>
    <w:rsid w:val="00B02D1D"/>
    <w:rsid w:val="00B06716"/>
    <w:rsid w:val="00B100C3"/>
    <w:rsid w:val="00B10385"/>
    <w:rsid w:val="00B15FDC"/>
    <w:rsid w:val="00B173E0"/>
    <w:rsid w:val="00B24DC1"/>
    <w:rsid w:val="00B266AE"/>
    <w:rsid w:val="00B30274"/>
    <w:rsid w:val="00B30B6B"/>
    <w:rsid w:val="00B31BC3"/>
    <w:rsid w:val="00B32B88"/>
    <w:rsid w:val="00B348C4"/>
    <w:rsid w:val="00B35864"/>
    <w:rsid w:val="00B35F8A"/>
    <w:rsid w:val="00B4234E"/>
    <w:rsid w:val="00B446C9"/>
    <w:rsid w:val="00B536BD"/>
    <w:rsid w:val="00B53805"/>
    <w:rsid w:val="00B54A98"/>
    <w:rsid w:val="00B54BA8"/>
    <w:rsid w:val="00B55B45"/>
    <w:rsid w:val="00B62432"/>
    <w:rsid w:val="00B71FEF"/>
    <w:rsid w:val="00B723C8"/>
    <w:rsid w:val="00B728C1"/>
    <w:rsid w:val="00B76513"/>
    <w:rsid w:val="00B8238F"/>
    <w:rsid w:val="00B8247F"/>
    <w:rsid w:val="00B824C8"/>
    <w:rsid w:val="00B83789"/>
    <w:rsid w:val="00B84D2D"/>
    <w:rsid w:val="00B87657"/>
    <w:rsid w:val="00B921B1"/>
    <w:rsid w:val="00B92954"/>
    <w:rsid w:val="00BA183A"/>
    <w:rsid w:val="00BB0C1D"/>
    <w:rsid w:val="00BB2006"/>
    <w:rsid w:val="00BB374F"/>
    <w:rsid w:val="00BB7EE1"/>
    <w:rsid w:val="00BC12EA"/>
    <w:rsid w:val="00BC1B2B"/>
    <w:rsid w:val="00BC34E8"/>
    <w:rsid w:val="00BC3B89"/>
    <w:rsid w:val="00BC5D13"/>
    <w:rsid w:val="00BD236E"/>
    <w:rsid w:val="00BD53E8"/>
    <w:rsid w:val="00BD5D15"/>
    <w:rsid w:val="00BE2857"/>
    <w:rsid w:val="00BE30B1"/>
    <w:rsid w:val="00BE3B57"/>
    <w:rsid w:val="00BE3C1D"/>
    <w:rsid w:val="00BE6FF5"/>
    <w:rsid w:val="00BF24F5"/>
    <w:rsid w:val="00BF2F43"/>
    <w:rsid w:val="00BF3AA9"/>
    <w:rsid w:val="00C01060"/>
    <w:rsid w:val="00C03EFD"/>
    <w:rsid w:val="00C06325"/>
    <w:rsid w:val="00C07CBE"/>
    <w:rsid w:val="00C105ED"/>
    <w:rsid w:val="00C220DB"/>
    <w:rsid w:val="00C2342D"/>
    <w:rsid w:val="00C2421C"/>
    <w:rsid w:val="00C258A7"/>
    <w:rsid w:val="00C27044"/>
    <w:rsid w:val="00C306D0"/>
    <w:rsid w:val="00C35DEE"/>
    <w:rsid w:val="00C40D4D"/>
    <w:rsid w:val="00C449F1"/>
    <w:rsid w:val="00C50A12"/>
    <w:rsid w:val="00C56399"/>
    <w:rsid w:val="00C564A9"/>
    <w:rsid w:val="00C5731A"/>
    <w:rsid w:val="00C61922"/>
    <w:rsid w:val="00C61F22"/>
    <w:rsid w:val="00C65A33"/>
    <w:rsid w:val="00C70275"/>
    <w:rsid w:val="00C810D0"/>
    <w:rsid w:val="00C81CE5"/>
    <w:rsid w:val="00C86C9E"/>
    <w:rsid w:val="00CB0F95"/>
    <w:rsid w:val="00CB1404"/>
    <w:rsid w:val="00CB4400"/>
    <w:rsid w:val="00CB4516"/>
    <w:rsid w:val="00CB5948"/>
    <w:rsid w:val="00CB66E6"/>
    <w:rsid w:val="00CC0DB2"/>
    <w:rsid w:val="00CC329E"/>
    <w:rsid w:val="00CC757C"/>
    <w:rsid w:val="00CC766A"/>
    <w:rsid w:val="00CC7718"/>
    <w:rsid w:val="00CD092C"/>
    <w:rsid w:val="00CD127D"/>
    <w:rsid w:val="00CE1B0B"/>
    <w:rsid w:val="00CE4624"/>
    <w:rsid w:val="00CF7F49"/>
    <w:rsid w:val="00D02515"/>
    <w:rsid w:val="00D03674"/>
    <w:rsid w:val="00D0482D"/>
    <w:rsid w:val="00D0568D"/>
    <w:rsid w:val="00D13A11"/>
    <w:rsid w:val="00D1565F"/>
    <w:rsid w:val="00D175EA"/>
    <w:rsid w:val="00D235D4"/>
    <w:rsid w:val="00D247C4"/>
    <w:rsid w:val="00D25443"/>
    <w:rsid w:val="00D36C3F"/>
    <w:rsid w:val="00D37160"/>
    <w:rsid w:val="00D403FF"/>
    <w:rsid w:val="00D440E4"/>
    <w:rsid w:val="00D453B6"/>
    <w:rsid w:val="00D45716"/>
    <w:rsid w:val="00D46472"/>
    <w:rsid w:val="00D46A2C"/>
    <w:rsid w:val="00D46EB9"/>
    <w:rsid w:val="00D47551"/>
    <w:rsid w:val="00D53A8C"/>
    <w:rsid w:val="00D54555"/>
    <w:rsid w:val="00D613AC"/>
    <w:rsid w:val="00D61FE9"/>
    <w:rsid w:val="00D62C53"/>
    <w:rsid w:val="00D65927"/>
    <w:rsid w:val="00D65D37"/>
    <w:rsid w:val="00D7002F"/>
    <w:rsid w:val="00D8265A"/>
    <w:rsid w:val="00D865D7"/>
    <w:rsid w:val="00D87D87"/>
    <w:rsid w:val="00D910E1"/>
    <w:rsid w:val="00D912DB"/>
    <w:rsid w:val="00D9156D"/>
    <w:rsid w:val="00D91E05"/>
    <w:rsid w:val="00D92CE5"/>
    <w:rsid w:val="00DA3F57"/>
    <w:rsid w:val="00DA5A9D"/>
    <w:rsid w:val="00DA5E95"/>
    <w:rsid w:val="00DA7924"/>
    <w:rsid w:val="00DB0950"/>
    <w:rsid w:val="00DB165D"/>
    <w:rsid w:val="00DC02F5"/>
    <w:rsid w:val="00DC18C2"/>
    <w:rsid w:val="00DC2C64"/>
    <w:rsid w:val="00DC2CC2"/>
    <w:rsid w:val="00DC3BD3"/>
    <w:rsid w:val="00DC54F8"/>
    <w:rsid w:val="00DC6075"/>
    <w:rsid w:val="00DC7A48"/>
    <w:rsid w:val="00DD147F"/>
    <w:rsid w:val="00DD54C2"/>
    <w:rsid w:val="00DF1F94"/>
    <w:rsid w:val="00DF4483"/>
    <w:rsid w:val="00DF47F9"/>
    <w:rsid w:val="00DF7343"/>
    <w:rsid w:val="00E02E8E"/>
    <w:rsid w:val="00E079B6"/>
    <w:rsid w:val="00E07E84"/>
    <w:rsid w:val="00E10345"/>
    <w:rsid w:val="00E125F2"/>
    <w:rsid w:val="00E13CDA"/>
    <w:rsid w:val="00E327CC"/>
    <w:rsid w:val="00E32C37"/>
    <w:rsid w:val="00E3480A"/>
    <w:rsid w:val="00E35D28"/>
    <w:rsid w:val="00E36AE3"/>
    <w:rsid w:val="00E43A43"/>
    <w:rsid w:val="00E467AF"/>
    <w:rsid w:val="00E47BDB"/>
    <w:rsid w:val="00E5477C"/>
    <w:rsid w:val="00E568EA"/>
    <w:rsid w:val="00E61010"/>
    <w:rsid w:val="00E62060"/>
    <w:rsid w:val="00E84272"/>
    <w:rsid w:val="00E87B48"/>
    <w:rsid w:val="00E91219"/>
    <w:rsid w:val="00E94825"/>
    <w:rsid w:val="00E96AAD"/>
    <w:rsid w:val="00EA1278"/>
    <w:rsid w:val="00EA506F"/>
    <w:rsid w:val="00EA7259"/>
    <w:rsid w:val="00EB091F"/>
    <w:rsid w:val="00EB138F"/>
    <w:rsid w:val="00EB1BD7"/>
    <w:rsid w:val="00EB1CE3"/>
    <w:rsid w:val="00EB6604"/>
    <w:rsid w:val="00EC61C6"/>
    <w:rsid w:val="00EC7F91"/>
    <w:rsid w:val="00ED1A90"/>
    <w:rsid w:val="00ED2E9A"/>
    <w:rsid w:val="00ED3916"/>
    <w:rsid w:val="00ED39AA"/>
    <w:rsid w:val="00ED68F8"/>
    <w:rsid w:val="00ED70FF"/>
    <w:rsid w:val="00EE4362"/>
    <w:rsid w:val="00EE7DFD"/>
    <w:rsid w:val="00EF18D7"/>
    <w:rsid w:val="00EF1E8A"/>
    <w:rsid w:val="00EF249E"/>
    <w:rsid w:val="00EF37B7"/>
    <w:rsid w:val="00EF3A1A"/>
    <w:rsid w:val="00EF4D64"/>
    <w:rsid w:val="00EF66E1"/>
    <w:rsid w:val="00EF7520"/>
    <w:rsid w:val="00F01765"/>
    <w:rsid w:val="00F03E0A"/>
    <w:rsid w:val="00F04EE3"/>
    <w:rsid w:val="00F138F3"/>
    <w:rsid w:val="00F15007"/>
    <w:rsid w:val="00F15951"/>
    <w:rsid w:val="00F204FB"/>
    <w:rsid w:val="00F213C6"/>
    <w:rsid w:val="00F24061"/>
    <w:rsid w:val="00F329C4"/>
    <w:rsid w:val="00F40DE9"/>
    <w:rsid w:val="00F41136"/>
    <w:rsid w:val="00F4132D"/>
    <w:rsid w:val="00F42275"/>
    <w:rsid w:val="00F4487E"/>
    <w:rsid w:val="00F466DB"/>
    <w:rsid w:val="00F52BD3"/>
    <w:rsid w:val="00F65487"/>
    <w:rsid w:val="00F65BCA"/>
    <w:rsid w:val="00F67949"/>
    <w:rsid w:val="00F736A1"/>
    <w:rsid w:val="00F8255B"/>
    <w:rsid w:val="00F834FE"/>
    <w:rsid w:val="00F83B7F"/>
    <w:rsid w:val="00F84379"/>
    <w:rsid w:val="00F845AD"/>
    <w:rsid w:val="00F84C13"/>
    <w:rsid w:val="00F857D7"/>
    <w:rsid w:val="00F86F23"/>
    <w:rsid w:val="00F9091E"/>
    <w:rsid w:val="00F92AEB"/>
    <w:rsid w:val="00F92BB0"/>
    <w:rsid w:val="00FA0D87"/>
    <w:rsid w:val="00FA20D0"/>
    <w:rsid w:val="00FA403B"/>
    <w:rsid w:val="00FA51B8"/>
    <w:rsid w:val="00FB42B3"/>
    <w:rsid w:val="00FB7EEB"/>
    <w:rsid w:val="00FC02EF"/>
    <w:rsid w:val="00FC305F"/>
    <w:rsid w:val="00FC3C9A"/>
    <w:rsid w:val="00FC4572"/>
    <w:rsid w:val="00FC7A30"/>
    <w:rsid w:val="00FD1325"/>
    <w:rsid w:val="00FD2141"/>
    <w:rsid w:val="00FD3200"/>
    <w:rsid w:val="00FD500C"/>
    <w:rsid w:val="00FD59DD"/>
    <w:rsid w:val="00FE09A0"/>
    <w:rsid w:val="00FE45B3"/>
    <w:rsid w:val="00FE6013"/>
    <w:rsid w:val="00FE6E3F"/>
    <w:rsid w:val="00FE79C1"/>
    <w:rsid w:val="00FF2C7A"/>
    <w:rsid w:val="00FF3E08"/>
    <w:rsid w:val="14D5842D"/>
    <w:rsid w:val="2B383ECD"/>
    <w:rsid w:val="3E506433"/>
    <w:rsid w:val="478EEFCB"/>
    <w:rsid w:val="4B233172"/>
    <w:rsid w:val="6025E3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55F33C5"/>
  <w15:chartTrackingRefBased/>
  <w15:docId w15:val="{2EE147CF-E30A-4F4A-A714-FA3A01CF0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lang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num" w:pos="288"/>
      </w:tabs>
      <w:spacing w:before="120" w:after="60"/>
      <w:ind w:left="288"/>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eastAsia="en-US"/>
    </w:rPr>
  </w:style>
  <w:style w:type="paragraph" w:customStyle="1" w:styleId="Affiliation">
    <w:name w:val="Affiliation"/>
    <w:uiPriority w:val="99"/>
    <w:pPr>
      <w:jc w:val="center"/>
    </w:pPr>
    <w:rPr>
      <w:rFonts w:ascii="Times New Roman" w:hAnsi="Times New Roman"/>
      <w:lang w:eastAsia="en-US"/>
    </w:rPr>
  </w:style>
  <w:style w:type="paragraph" w:customStyle="1" w:styleId="Author">
    <w:name w:val="Author"/>
    <w:uiPriority w:val="99"/>
    <w:pPr>
      <w:spacing w:before="360" w:after="40"/>
      <w:jc w:val="center"/>
    </w:pPr>
    <w:rPr>
      <w:rFonts w:ascii="Times New Roman" w:hAnsi="Times New Roman"/>
      <w:noProof/>
      <w:sz w:val="22"/>
      <w:szCs w:val="22"/>
      <w:lang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eastAsia="en-US"/>
    </w:rPr>
  </w:style>
  <w:style w:type="character" w:styleId="Hyperlink">
    <w:name w:val="Hyperlink"/>
    <w:uiPriority w:val="99"/>
    <w:unhideWhenUsed/>
    <w:rsid w:val="009B3FCA"/>
    <w:rPr>
      <w:color w:val="0563C1"/>
      <w:u w:val="single"/>
    </w:rPr>
  </w:style>
  <w:style w:type="table" w:styleId="TableGrid">
    <w:name w:val="Table Grid"/>
    <w:basedOn w:val="TableNormal"/>
    <w:uiPriority w:val="59"/>
    <w:rsid w:val="009B3F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C594E"/>
    <w:pPr>
      <w:tabs>
        <w:tab w:val="left" w:pos="384"/>
      </w:tabs>
      <w:ind w:left="384" w:hanging="384"/>
    </w:pPr>
  </w:style>
  <w:style w:type="paragraph" w:styleId="ListParagraph">
    <w:name w:val="List Paragraph"/>
    <w:basedOn w:val="Normal"/>
    <w:uiPriority w:val="34"/>
    <w:qFormat/>
    <w:rsid w:val="00594E00"/>
    <w:pPr>
      <w:ind w:left="720"/>
      <w:contextualSpacing/>
    </w:pPr>
  </w:style>
  <w:style w:type="character" w:styleId="Emphasis">
    <w:name w:val="Emphasis"/>
    <w:basedOn w:val="DefaultParagraphFont"/>
    <w:uiPriority w:val="20"/>
    <w:qFormat/>
    <w:rsid w:val="00FD59DD"/>
    <w:rPr>
      <w:i/>
      <w:iCs/>
    </w:rPr>
  </w:style>
  <w:style w:type="character" w:styleId="Strong">
    <w:name w:val="Strong"/>
    <w:basedOn w:val="DefaultParagraphFont"/>
    <w:uiPriority w:val="22"/>
    <w:qFormat/>
    <w:rsid w:val="00FD59DD"/>
    <w:rPr>
      <w:b/>
      <w:bCs/>
    </w:rPr>
  </w:style>
  <w:style w:type="character" w:customStyle="1" w:styleId="UnresolvedMention1">
    <w:name w:val="Unresolved Mention1"/>
    <w:uiPriority w:val="99"/>
    <w:semiHidden/>
    <w:unhideWhenUsed/>
    <w:rsid w:val="002A29B7"/>
    <w:rPr>
      <w:color w:val="605E5C"/>
      <w:shd w:val="clear" w:color="auto" w:fill="E1DFDD"/>
    </w:rPr>
  </w:style>
  <w:style w:type="paragraph" w:styleId="Revision">
    <w:name w:val="Revision"/>
    <w:hidden/>
    <w:uiPriority w:val="99"/>
    <w:semiHidden/>
    <w:rsid w:val="009B0ABD"/>
    <w:rPr>
      <w:rFonts w:ascii="Times New Roman" w:hAnsi="Times New Roman"/>
      <w:lang w:eastAsia="en-US"/>
    </w:rPr>
  </w:style>
  <w:style w:type="paragraph" w:styleId="BalloonText">
    <w:name w:val="Balloon Text"/>
    <w:basedOn w:val="Normal"/>
    <w:link w:val="BalloonTextChar"/>
    <w:uiPriority w:val="99"/>
    <w:semiHidden/>
    <w:unhideWhenUsed/>
    <w:rsid w:val="009B0A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ABD"/>
    <w:rPr>
      <w:rFonts w:ascii="Segoe UI" w:hAnsi="Segoe UI" w:cs="Segoe UI"/>
      <w:sz w:val="18"/>
      <w:szCs w:val="18"/>
      <w:lang w:eastAsia="en-US"/>
    </w:rPr>
  </w:style>
  <w:style w:type="paragraph" w:styleId="Caption">
    <w:name w:val="caption"/>
    <w:basedOn w:val="Normal"/>
    <w:next w:val="Normal"/>
    <w:uiPriority w:val="35"/>
    <w:unhideWhenUsed/>
    <w:qFormat/>
    <w:rsid w:val="009D5B6C"/>
    <w:pPr>
      <w:spacing w:after="200"/>
    </w:pPr>
    <w:rPr>
      <w:i/>
      <w:iCs/>
      <w:color w:val="44546A" w:themeColor="text2"/>
      <w:sz w:val="18"/>
      <w:szCs w:val="18"/>
    </w:rPr>
  </w:style>
  <w:style w:type="paragraph" w:styleId="Header">
    <w:name w:val="header"/>
    <w:basedOn w:val="Normal"/>
    <w:link w:val="HeaderChar"/>
    <w:uiPriority w:val="99"/>
    <w:unhideWhenUsed/>
    <w:rsid w:val="0089454C"/>
    <w:pPr>
      <w:tabs>
        <w:tab w:val="center" w:pos="4680"/>
        <w:tab w:val="right" w:pos="9360"/>
      </w:tabs>
    </w:pPr>
  </w:style>
  <w:style w:type="character" w:customStyle="1" w:styleId="HeaderChar">
    <w:name w:val="Header Char"/>
    <w:basedOn w:val="DefaultParagraphFont"/>
    <w:link w:val="Header"/>
    <w:uiPriority w:val="99"/>
    <w:rsid w:val="0089454C"/>
    <w:rPr>
      <w:rFonts w:ascii="Times New Roman" w:hAnsi="Times New Roman"/>
      <w:lang w:eastAsia="en-US"/>
    </w:rPr>
  </w:style>
  <w:style w:type="paragraph" w:styleId="Footer">
    <w:name w:val="footer"/>
    <w:basedOn w:val="Normal"/>
    <w:link w:val="FooterChar"/>
    <w:uiPriority w:val="99"/>
    <w:unhideWhenUsed/>
    <w:rsid w:val="0089454C"/>
    <w:pPr>
      <w:tabs>
        <w:tab w:val="center" w:pos="4680"/>
        <w:tab w:val="right" w:pos="9360"/>
      </w:tabs>
    </w:pPr>
  </w:style>
  <w:style w:type="character" w:customStyle="1" w:styleId="FooterChar">
    <w:name w:val="Footer Char"/>
    <w:basedOn w:val="DefaultParagraphFont"/>
    <w:link w:val="Footer"/>
    <w:uiPriority w:val="99"/>
    <w:rsid w:val="0089454C"/>
    <w:rPr>
      <w:rFonts w:ascii="Times New Roman" w:hAnsi="Times New Roman"/>
      <w:lang w:eastAsia="en-US"/>
    </w:rPr>
  </w:style>
  <w:style w:type="character" w:styleId="UnresolvedMention">
    <w:name w:val="Unresolved Mention"/>
    <w:basedOn w:val="DefaultParagraphFont"/>
    <w:uiPriority w:val="99"/>
    <w:semiHidden/>
    <w:unhideWhenUsed/>
    <w:rsid w:val="00F843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744">
      <w:bodyDiv w:val="1"/>
      <w:marLeft w:val="0"/>
      <w:marRight w:val="0"/>
      <w:marTop w:val="0"/>
      <w:marBottom w:val="0"/>
      <w:divBdr>
        <w:top w:val="none" w:sz="0" w:space="0" w:color="auto"/>
        <w:left w:val="none" w:sz="0" w:space="0" w:color="auto"/>
        <w:bottom w:val="none" w:sz="0" w:space="0" w:color="auto"/>
        <w:right w:val="none" w:sz="0" w:space="0" w:color="auto"/>
      </w:divBdr>
    </w:div>
    <w:div w:id="424425148">
      <w:bodyDiv w:val="1"/>
      <w:marLeft w:val="0"/>
      <w:marRight w:val="0"/>
      <w:marTop w:val="0"/>
      <w:marBottom w:val="0"/>
      <w:divBdr>
        <w:top w:val="none" w:sz="0" w:space="0" w:color="auto"/>
        <w:left w:val="none" w:sz="0" w:space="0" w:color="auto"/>
        <w:bottom w:val="none" w:sz="0" w:space="0" w:color="auto"/>
        <w:right w:val="none" w:sz="0" w:space="0" w:color="auto"/>
      </w:divBdr>
    </w:div>
    <w:div w:id="427775953">
      <w:bodyDiv w:val="1"/>
      <w:marLeft w:val="0"/>
      <w:marRight w:val="0"/>
      <w:marTop w:val="0"/>
      <w:marBottom w:val="0"/>
      <w:divBdr>
        <w:top w:val="none" w:sz="0" w:space="0" w:color="auto"/>
        <w:left w:val="none" w:sz="0" w:space="0" w:color="auto"/>
        <w:bottom w:val="none" w:sz="0" w:space="0" w:color="auto"/>
        <w:right w:val="none" w:sz="0" w:space="0" w:color="auto"/>
      </w:divBdr>
    </w:div>
    <w:div w:id="434179558">
      <w:bodyDiv w:val="1"/>
      <w:marLeft w:val="0"/>
      <w:marRight w:val="0"/>
      <w:marTop w:val="0"/>
      <w:marBottom w:val="0"/>
      <w:divBdr>
        <w:top w:val="none" w:sz="0" w:space="0" w:color="auto"/>
        <w:left w:val="none" w:sz="0" w:space="0" w:color="auto"/>
        <w:bottom w:val="none" w:sz="0" w:space="0" w:color="auto"/>
        <w:right w:val="none" w:sz="0" w:space="0" w:color="auto"/>
      </w:divBdr>
    </w:div>
    <w:div w:id="509679605">
      <w:bodyDiv w:val="1"/>
      <w:marLeft w:val="0"/>
      <w:marRight w:val="0"/>
      <w:marTop w:val="0"/>
      <w:marBottom w:val="0"/>
      <w:divBdr>
        <w:top w:val="none" w:sz="0" w:space="0" w:color="auto"/>
        <w:left w:val="none" w:sz="0" w:space="0" w:color="auto"/>
        <w:bottom w:val="none" w:sz="0" w:space="0" w:color="auto"/>
        <w:right w:val="none" w:sz="0" w:space="0" w:color="auto"/>
      </w:divBdr>
    </w:div>
    <w:div w:id="623199154">
      <w:bodyDiv w:val="1"/>
      <w:marLeft w:val="0"/>
      <w:marRight w:val="0"/>
      <w:marTop w:val="0"/>
      <w:marBottom w:val="0"/>
      <w:divBdr>
        <w:top w:val="none" w:sz="0" w:space="0" w:color="auto"/>
        <w:left w:val="none" w:sz="0" w:space="0" w:color="auto"/>
        <w:bottom w:val="none" w:sz="0" w:space="0" w:color="auto"/>
        <w:right w:val="none" w:sz="0" w:space="0" w:color="auto"/>
      </w:divBdr>
    </w:div>
    <w:div w:id="686641880">
      <w:bodyDiv w:val="1"/>
      <w:marLeft w:val="0"/>
      <w:marRight w:val="0"/>
      <w:marTop w:val="0"/>
      <w:marBottom w:val="0"/>
      <w:divBdr>
        <w:top w:val="none" w:sz="0" w:space="0" w:color="auto"/>
        <w:left w:val="none" w:sz="0" w:space="0" w:color="auto"/>
        <w:bottom w:val="none" w:sz="0" w:space="0" w:color="auto"/>
        <w:right w:val="none" w:sz="0" w:space="0" w:color="auto"/>
      </w:divBdr>
    </w:div>
    <w:div w:id="828667037">
      <w:bodyDiv w:val="1"/>
      <w:marLeft w:val="0"/>
      <w:marRight w:val="0"/>
      <w:marTop w:val="0"/>
      <w:marBottom w:val="0"/>
      <w:divBdr>
        <w:top w:val="none" w:sz="0" w:space="0" w:color="auto"/>
        <w:left w:val="none" w:sz="0" w:space="0" w:color="auto"/>
        <w:bottom w:val="none" w:sz="0" w:space="0" w:color="auto"/>
        <w:right w:val="none" w:sz="0" w:space="0" w:color="auto"/>
      </w:divBdr>
    </w:div>
    <w:div w:id="966010752">
      <w:bodyDiv w:val="1"/>
      <w:marLeft w:val="0"/>
      <w:marRight w:val="0"/>
      <w:marTop w:val="0"/>
      <w:marBottom w:val="0"/>
      <w:divBdr>
        <w:top w:val="none" w:sz="0" w:space="0" w:color="auto"/>
        <w:left w:val="none" w:sz="0" w:space="0" w:color="auto"/>
        <w:bottom w:val="none" w:sz="0" w:space="0" w:color="auto"/>
        <w:right w:val="none" w:sz="0" w:space="0" w:color="auto"/>
      </w:divBdr>
    </w:div>
    <w:div w:id="1306353946">
      <w:bodyDiv w:val="1"/>
      <w:marLeft w:val="0"/>
      <w:marRight w:val="0"/>
      <w:marTop w:val="0"/>
      <w:marBottom w:val="0"/>
      <w:divBdr>
        <w:top w:val="none" w:sz="0" w:space="0" w:color="auto"/>
        <w:left w:val="none" w:sz="0" w:space="0" w:color="auto"/>
        <w:bottom w:val="none" w:sz="0" w:space="0" w:color="auto"/>
        <w:right w:val="none" w:sz="0" w:space="0" w:color="auto"/>
      </w:divBdr>
    </w:div>
    <w:div w:id="152747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he experimental results char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c:f>
              <c:strCache>
                <c:ptCount val="1"/>
                <c:pt idx="0">
                  <c:v>Good</c:v>
                </c:pt>
              </c:strCache>
            </c:strRef>
          </c:tx>
          <c:spPr>
            <a:solidFill>
              <a:schemeClr val="accent1"/>
            </a:solidFill>
            <a:ln>
              <a:noFill/>
            </a:ln>
            <a:effectLst/>
          </c:spPr>
          <c:invertIfNegative val="0"/>
          <c:cat>
            <c:strRef>
              <c:f>Sheet1!$A$3:$A$8</c:f>
              <c:strCache>
                <c:ptCount val="6"/>
                <c:pt idx="0">
                  <c:v>Back to the previous animation</c:v>
                </c:pt>
                <c:pt idx="1">
                  <c:v>Switch to the next animation</c:v>
                </c:pt>
                <c:pt idx="2">
                  <c:v>Return to the first slide</c:v>
                </c:pt>
                <c:pt idx="3">
                  <c:v>Go to last page</c:v>
                </c:pt>
                <c:pt idx="4">
                  <c:v>Take notes on the slide</c:v>
                </c:pt>
                <c:pt idx="5">
                  <c:v>Laser pointer</c:v>
                </c:pt>
              </c:strCache>
            </c:strRef>
          </c:cat>
          <c:val>
            <c:numRef>
              <c:f>Sheet1!$B$3:$B$8</c:f>
              <c:numCache>
                <c:formatCode>General</c:formatCode>
                <c:ptCount val="6"/>
                <c:pt idx="0">
                  <c:v>96</c:v>
                </c:pt>
                <c:pt idx="1">
                  <c:v>95</c:v>
                </c:pt>
                <c:pt idx="2">
                  <c:v>100</c:v>
                </c:pt>
                <c:pt idx="3">
                  <c:v>98</c:v>
                </c:pt>
                <c:pt idx="4">
                  <c:v>91</c:v>
                </c:pt>
                <c:pt idx="5">
                  <c:v>93</c:v>
                </c:pt>
              </c:numCache>
            </c:numRef>
          </c:val>
          <c:extLst>
            <c:ext xmlns:c16="http://schemas.microsoft.com/office/drawing/2014/chart" uri="{C3380CC4-5D6E-409C-BE32-E72D297353CC}">
              <c16:uniqueId val="{00000000-73E5-445D-8E23-CCDDB62EAC5A}"/>
            </c:ext>
          </c:extLst>
        </c:ser>
        <c:ser>
          <c:idx val="1"/>
          <c:order val="1"/>
          <c:tx>
            <c:strRef>
              <c:f>Sheet1!$C$2</c:f>
              <c:strCache>
                <c:ptCount val="1"/>
                <c:pt idx="0">
                  <c:v>Poor</c:v>
                </c:pt>
              </c:strCache>
            </c:strRef>
          </c:tx>
          <c:spPr>
            <a:solidFill>
              <a:schemeClr val="accent2"/>
            </a:solidFill>
            <a:ln>
              <a:noFill/>
            </a:ln>
            <a:effectLst/>
          </c:spPr>
          <c:invertIfNegative val="0"/>
          <c:cat>
            <c:strRef>
              <c:f>Sheet1!$A$3:$A$8</c:f>
              <c:strCache>
                <c:ptCount val="6"/>
                <c:pt idx="0">
                  <c:v>Back to the previous animation</c:v>
                </c:pt>
                <c:pt idx="1">
                  <c:v>Switch to the next animation</c:v>
                </c:pt>
                <c:pt idx="2">
                  <c:v>Return to the first slide</c:v>
                </c:pt>
                <c:pt idx="3">
                  <c:v>Go to last page</c:v>
                </c:pt>
                <c:pt idx="4">
                  <c:v>Take notes on the slide</c:v>
                </c:pt>
                <c:pt idx="5">
                  <c:v>Laser pointer</c:v>
                </c:pt>
              </c:strCache>
            </c:strRef>
          </c:cat>
          <c:val>
            <c:numRef>
              <c:f>Sheet1!$C$3:$C$8</c:f>
              <c:numCache>
                <c:formatCode>General</c:formatCode>
                <c:ptCount val="6"/>
                <c:pt idx="0">
                  <c:v>94</c:v>
                </c:pt>
                <c:pt idx="1">
                  <c:v>94</c:v>
                </c:pt>
                <c:pt idx="2">
                  <c:v>99</c:v>
                </c:pt>
                <c:pt idx="3">
                  <c:v>97</c:v>
                </c:pt>
                <c:pt idx="4">
                  <c:v>93</c:v>
                </c:pt>
                <c:pt idx="5">
                  <c:v>94</c:v>
                </c:pt>
              </c:numCache>
            </c:numRef>
          </c:val>
          <c:extLst>
            <c:ext xmlns:c16="http://schemas.microsoft.com/office/drawing/2014/chart" uri="{C3380CC4-5D6E-409C-BE32-E72D297353CC}">
              <c16:uniqueId val="{00000001-73E5-445D-8E23-CCDDB62EAC5A}"/>
            </c:ext>
          </c:extLst>
        </c:ser>
        <c:ser>
          <c:idx val="2"/>
          <c:order val="2"/>
          <c:tx>
            <c:strRef>
              <c:f>Sheet1!$D$2</c:f>
              <c:strCache>
                <c:ptCount val="1"/>
                <c:pt idx="0">
                  <c:v>Bad</c:v>
                </c:pt>
              </c:strCache>
            </c:strRef>
          </c:tx>
          <c:spPr>
            <a:solidFill>
              <a:schemeClr val="accent3"/>
            </a:solidFill>
            <a:ln>
              <a:noFill/>
            </a:ln>
            <a:effectLst/>
          </c:spPr>
          <c:invertIfNegative val="0"/>
          <c:cat>
            <c:strRef>
              <c:f>Sheet1!$A$3:$A$8</c:f>
              <c:strCache>
                <c:ptCount val="6"/>
                <c:pt idx="0">
                  <c:v>Back to the previous animation</c:v>
                </c:pt>
                <c:pt idx="1">
                  <c:v>Switch to the next animation</c:v>
                </c:pt>
                <c:pt idx="2">
                  <c:v>Return to the first slide</c:v>
                </c:pt>
                <c:pt idx="3">
                  <c:v>Go to last page</c:v>
                </c:pt>
                <c:pt idx="4">
                  <c:v>Take notes on the slide</c:v>
                </c:pt>
                <c:pt idx="5">
                  <c:v>Laser pointer</c:v>
                </c:pt>
              </c:strCache>
            </c:strRef>
          </c:cat>
          <c:val>
            <c:numRef>
              <c:f>Sheet1!$D$3:$D$8</c:f>
              <c:numCache>
                <c:formatCode>General</c:formatCode>
                <c:ptCount val="6"/>
                <c:pt idx="0">
                  <c:v>96</c:v>
                </c:pt>
                <c:pt idx="1">
                  <c:v>95</c:v>
                </c:pt>
                <c:pt idx="2">
                  <c:v>99</c:v>
                </c:pt>
                <c:pt idx="3">
                  <c:v>98</c:v>
                </c:pt>
                <c:pt idx="4">
                  <c:v>89</c:v>
                </c:pt>
                <c:pt idx="5">
                  <c:v>91</c:v>
                </c:pt>
              </c:numCache>
            </c:numRef>
          </c:val>
          <c:extLst>
            <c:ext xmlns:c16="http://schemas.microsoft.com/office/drawing/2014/chart" uri="{C3380CC4-5D6E-409C-BE32-E72D297353CC}">
              <c16:uniqueId val="{00000002-73E5-445D-8E23-CCDDB62EAC5A}"/>
            </c:ext>
          </c:extLst>
        </c:ser>
        <c:dLbls>
          <c:showLegendKey val="0"/>
          <c:showVal val="0"/>
          <c:showCatName val="0"/>
          <c:showSerName val="0"/>
          <c:showPercent val="0"/>
          <c:showBubbleSize val="0"/>
        </c:dLbls>
        <c:gapWidth val="219"/>
        <c:overlap val="-27"/>
        <c:axId val="481947816"/>
        <c:axId val="481946176"/>
      </c:barChart>
      <c:catAx>
        <c:axId val="481947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1946176"/>
        <c:crosses val="autoZero"/>
        <c:auto val="1"/>
        <c:lblAlgn val="ctr"/>
        <c:lblOffset val="100"/>
        <c:noMultiLvlLbl val="0"/>
      </c:catAx>
      <c:valAx>
        <c:axId val="481946176"/>
        <c:scaling>
          <c:orientation val="minMax"/>
          <c:max val="1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47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B0C57-E2B2-492C-954A-50D43EC4C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751</Words>
  <Characters>2708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Full Paper] The teaching system with gesture recognition using Microsoft Kinect version 2 and Holographic</vt:lpstr>
    </vt:vector>
  </TitlesOfParts>
  <Company>StudioHK</Company>
  <LinksUpToDate>false</LinksUpToDate>
  <CharactersWithSpaces>3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Paper] The teaching system with gesture recognition using Microsoft Kinect version 2 and Holographic</dc:title>
  <dc:subject>The teaching system with gesture recognition</dc:subject>
  <dc:creator>KhoiPlus</dc:creator>
  <cp:keywords/>
  <dc:description>1. Le Quoc Khoi - CE130023 - SI1301_x000d_
2. Le Nguyen Huu Tai - CE130024 -SE1301_x000d_
3. Truong Thanh Nha - CE130121 - SI1301_x000d_
4. Kieu Hieu Thanh - CE140026 - SI1301_x000d_
5. Vo Hong Khanh - Teacher</dc:description>
  <cp:lastModifiedBy>Khoi Quoc</cp:lastModifiedBy>
  <cp:revision>2</cp:revision>
  <dcterms:created xsi:type="dcterms:W3CDTF">2018-12-24T10:12:00Z</dcterms:created>
  <dcterms:modified xsi:type="dcterms:W3CDTF">2018-12-24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A3i7s2c"/&gt;&lt;style id="http://www.zotero.org/styles/ieee" locale="en-US" hasBibliography="1" bibliographyStyleHasBeenSet="1"/&gt;&lt;prefs&gt;&lt;pref name="fieldType" value="Field"/&gt;&lt;/prefs&gt;&lt;/data&gt;</vt:lpwstr>
  </property>
</Properties>
</file>